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W w:w="11264" w:type="dxa"/>
        <w:tblLook w:val="04A0" w:firstRow="1" w:lastRow="0" w:firstColumn="1" w:lastColumn="0" w:noHBand="0" w:noVBand="1"/>
      </w:tblPr>
      <w:tblGrid>
        <w:gridCol w:w="1797"/>
        <w:gridCol w:w="966"/>
        <w:gridCol w:w="1169"/>
        <w:gridCol w:w="899"/>
        <w:gridCol w:w="1116"/>
        <w:gridCol w:w="976"/>
        <w:gridCol w:w="606"/>
        <w:gridCol w:w="587"/>
        <w:gridCol w:w="606"/>
        <w:gridCol w:w="630"/>
        <w:gridCol w:w="630"/>
        <w:gridCol w:w="676"/>
        <w:gridCol w:w="606"/>
      </w:tblGrid>
      <w:tr w:rsidR="007F775B" w:rsidRPr="00425EBB" w14:paraId="7333EF16" w14:textId="0078AAD4" w:rsidTr="00467B2A">
        <w:trPr>
          <w:trHeight w:val="450"/>
        </w:trPr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356A148" w14:textId="79D5238D" w:rsidR="007F775B" w:rsidRPr="00425EBB" w:rsidRDefault="007F775B" w:rsidP="000D27A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axon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762C88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Testes volume(g)</w:t>
            </w:r>
          </w:p>
        </w:tc>
        <w:tc>
          <w:tcPr>
            <w:tcW w:w="11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975478" w14:textId="7DDAECC4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Body mass(g)</w:t>
            </w:r>
          </w:p>
        </w:tc>
        <w:tc>
          <w:tcPr>
            <w:tcW w:w="8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904B1F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6EFA884" w14:textId="3FCDD4C8" w:rsidR="007F775B" w:rsidRDefault="007F775B" w:rsidP="007E0CA6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VNGL(mm)</w:t>
            </w:r>
          </w:p>
        </w:tc>
        <w:tc>
          <w:tcPr>
            <w:tcW w:w="9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265894E8" w14:textId="3FDB9BA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HBL(mm)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443F238E" w14:textId="46F3D4FA" w:rsidR="007F775B" w:rsidRPr="00425EBB" w:rsidRDefault="007F775B" w:rsidP="00425EBB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5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6ADC0A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AC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884BEA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0C007A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VS</w:t>
            </w:r>
          </w:p>
        </w:tc>
        <w:tc>
          <w:tcPr>
            <w:tcW w:w="6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7B107B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  <w:tc>
          <w:tcPr>
            <w:tcW w:w="6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6F516DFF" w14:textId="68254EE0" w:rsidR="007F775B" w:rsidRPr="00425EBB" w:rsidRDefault="007F775B" w:rsidP="00A018D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S</w:t>
            </w:r>
          </w:p>
        </w:tc>
        <w:tc>
          <w:tcPr>
            <w:tcW w:w="60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14:paraId="303E3B18" w14:textId="0C31D95F" w:rsidR="007F775B" w:rsidRPr="00425EBB" w:rsidRDefault="007F775B" w:rsidP="00A018D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ef</w:t>
            </w:r>
          </w:p>
        </w:tc>
      </w:tr>
      <w:tr w:rsidR="007F775B" w:rsidRPr="00425EBB" w14:paraId="5CE21AFF" w14:textId="5E6DC469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6805DF" w14:textId="24D29F3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vahi laniger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B5FE9F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09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F605F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4F6CEF" w14:textId="3D140C6E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lander&lt;/Author&gt;&lt;Year&gt;1992&lt;/Year&gt;&lt;RecNum&gt;145&lt;/RecNum&gt;&lt;DisplayText&gt;[1]&lt;/DisplayText&gt;&lt;record&gt;&lt;rec-number&gt;145&lt;/rec-number&gt;&lt;foreign-keys&gt;&lt;key app="EN" db-id="2fe2ztaw8d0rs7ezrs6pes2dre2tzwe2wxr9" timestamp="1696015643"&gt;145&lt;/key&gt;&lt;/foreign-keys&gt;&lt;ref-type name="Journal Article"&gt;17&lt;/ref-type&gt;&lt;contributors&gt;&lt;authors&gt;&lt;author&gt;Glander, K. E.&lt;/author&gt;&lt;author&gt;Wright, P. C.&lt;/author&gt;&lt;author&gt;Daniels, P. S.&lt;/author&gt;&lt;author&gt;Merenlender, A. M.&lt;/author&gt;&lt;/authors&gt;&lt;/contributors&gt;&lt;titles&gt;&lt;title&gt;Morphometrics of testicle size of rain forest lemur species from southeastern Madagascar&lt;/title&gt;&lt;secondary-title&gt;Journal of human evolution&lt;/secondary-title&gt;&lt;/titles&gt;&lt;periodical&gt;&lt;full-title&gt;Journal of human evolution&lt;/full-title&gt;&lt;/periodical&gt;&lt;pages&gt;1-17&lt;/pages&gt;&lt;volume&gt;22&lt;/volume&gt;&lt;dates&gt;&lt;year&gt;199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 w:rsidRPr="00425EBB"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7E7D95D" w14:textId="1CEACE8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69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D2DA610" w14:textId="1320AF0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7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48279E9" w14:textId="47F4966B" w:rsidR="007F775B" w:rsidRPr="00425EBB" w:rsidRDefault="007F775B" w:rsidP="00A16D13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owak&lt;/Author&gt;&lt;Year&gt;1991&lt;/Year&gt;&lt;RecNum&gt;324&lt;/RecNum&gt;&lt;DisplayText&gt;[2]&lt;/DisplayText&gt;&lt;record&gt;&lt;rec-number&gt;324&lt;/rec-number&gt;&lt;foreign-keys&gt;&lt;key app="EN" db-id="2fe2ztaw8d0rs7ezrs6pes2dre2tzwe2wxr9" timestamp="1716916664"&gt;324&lt;/key&gt;&lt;/foreign-keys&gt;&lt;ref-type name="Book"&gt;6&lt;/ref-type&gt;&lt;contributors&gt;&lt;authors&gt;&lt;author&gt;Nowak, R. M.&lt;/author&gt;&lt;/authors&gt;&lt;/contributors&gt;&lt;titles&gt;&lt;title&gt;Walker’s Mammals of the World&lt;/title&gt;&lt;/titles&gt;&lt;volume&gt;1 and 2&lt;/volume&gt;&lt;dates&gt;&lt;year&gt;1991&lt;/year&gt;&lt;/dates&gt;&lt;publisher&gt;Johns Hopkins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5142D4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D9AA6" w14:textId="473F349D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1&lt;/Year&gt;&lt;RecNum&gt;124&lt;/RecNum&gt;&lt;DisplayText&gt;[3]&lt;/DisplayText&gt;&lt;record&gt;&lt;rec-number&gt;124&lt;/rec-number&gt;&lt;foreign-keys&gt;&lt;key app="EN" db-id="2fe2ztaw8d0rs7ezrs6pes2dre2tzwe2wxr9" timestamp="1695054015"&gt;124&lt;/key&gt;&lt;/foreign-keys&gt;&lt;ref-type name="Journal Article"&gt;17&lt;/ref-type&gt;&lt;contributors&gt;&lt;authors&gt;&lt;author&gt;Harcourt, C.&lt;/author&gt;&lt;/authors&gt;&lt;/contributors&gt;&lt;titles&gt;&lt;title&gt;&lt;style face="normal" font="default" size="100%"&gt;Diet and behavior of a nocturnal lemur, &lt;/style&gt;&lt;style face="italic" font="default" size="100%"&gt;Avahi laniger&lt;/style&gt;&lt;style face="normal" font="default" size="100%"&gt;, in the wild. &lt;/style&gt;&lt;/title&gt;&lt;secondary-title&gt;Journal of the Zoological Society  of London&lt;/secondary-title&gt;&lt;/titles&gt;&lt;periodical&gt;&lt;full-title&gt;Journal of the Zoological Society  of London&lt;/full-title&gt;&lt;/periodical&gt;&lt;pages&gt;667-674&lt;/pages&gt;&lt;volume&gt;223&lt;/volume&gt;&lt;dates&gt;&lt;year&gt;199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4A2D59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BA9490" w14:textId="15FE86C5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4&lt;/Year&gt;&lt;RecNum&gt;143&lt;/RecNum&gt;&lt;DisplayText&gt;[4]&lt;/DisplayText&gt;&lt;record&gt;&lt;rec-number&gt;143&lt;/rec-number&gt;&lt;foreign-keys&gt;&lt;key app="EN" db-id="2fe2ztaw8d0rs7ezrs6pes2dre2tzwe2wxr9" timestamp="1696013178"&gt;143&lt;/key&gt;&lt;/foreign-keys&gt;&lt;ref-type name="Journal Article"&gt;17&lt;/ref-type&gt;&lt;contributors&gt;&lt;authors&gt;&lt;author&gt;Veilleux, C. C.&lt;/author&gt;&lt;author&gt;Jacobs, R. L.&lt;/author&gt;&lt;author&gt;Cummings, M. E.&lt;/author&gt;&lt;author&gt;Louis, E. E.&lt;/author&gt;&lt;author&gt;Bolnick, D. A.&lt;/author&gt;&lt;/authors&gt;&lt;/contributors&gt;&lt;titles&gt;&lt;title&gt;Opsin genes and visual ecology in a nocturnal folivorous lemur&lt;/title&gt;&lt;secondary-title&gt;Int J Primatol&lt;/secondary-title&gt;&lt;/titles&gt;&lt;periodical&gt;&lt;full-title&gt;Int J Primatol&lt;/full-title&gt;&lt;/periodical&gt;&lt;pages&gt;1-20&lt;/pages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B1FA049" w14:textId="1D735D56" w:rsidR="007F775B" w:rsidRPr="00425EBB" w:rsidRDefault="007F775B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414DA6E" w14:textId="641B7956" w:rsidR="007F775B" w:rsidRPr="00425EBB" w:rsidRDefault="007F775B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3B0E0A94" w14:textId="1F0C8DDF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9329BCD" w14:textId="1A41472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heirogaleus major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8FE847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3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CEDFB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68FC84" w14:textId="563DB4B9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7A612C3" w14:textId="57418263" w:rsidR="007F775B" w:rsidRPr="00A16D13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.86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C8AD843" w14:textId="448AB09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A16D13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38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80413F7" w14:textId="47E2A962" w:rsidR="007F775B" w:rsidRPr="00425EBB" w:rsidRDefault="007F775B" w:rsidP="00A16D13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E8F7A3C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14150" w14:textId="2B90B515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D62A2E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1CCDC0" w14:textId="14AD3E58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327D522" w14:textId="4E6D23EF" w:rsidR="007F775B" w:rsidRPr="00425EBB" w:rsidRDefault="007F775B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FAB6AAB" w14:textId="238D12EB" w:rsidR="007F775B" w:rsidRPr="00425EBB" w:rsidRDefault="007F775B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ahann&lt;/Author&gt;&lt;Year&gt;2007&lt;/Year&gt;&lt;RecNum&gt;244&lt;/RecNum&gt;&lt;DisplayText&gt;[10]&lt;/DisplayText&gt;&lt;record&gt;&lt;rec-number&gt;244&lt;/rec-number&gt;&lt;foreign-keys&gt;&lt;key app="EN" db-id="2fe2ztaw8d0rs7ezrs6pes2dre2tzwe2wxr9" timestamp="1706557385"&gt;244&lt;/key&gt;&lt;/foreign-keys&gt;&lt;ref-type name="Journal Article"&gt;17&lt;/ref-type&gt;&lt;contributors&gt;&lt;authors&gt;&lt;author&gt;Lahann, P.&lt;/author&gt;&lt;/authors&gt;&lt;/contributors&gt;&lt;titles&gt;&lt;title&gt;Feeding ecology and seed dispersal of sympatric cheirogaleid lemurs (Microcebus murinus, Cheirogaleus medius, Cheirogaleus major) in the littoral  rainforest of south-east Madagascar&lt;/title&gt;&lt;secondary-title&gt;J Zool&lt;/secondary-title&gt;&lt;/titles&gt;&lt;periodical&gt;&lt;full-title&gt;J Zool&lt;/full-title&gt;&lt;/periodical&gt;&lt;pages&gt;88-98&lt;/pages&gt;&lt;volume&gt;271&lt;/volume&gt;&lt;dates&gt;&lt;year&gt;200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4A75D5BC" w14:textId="2E2806FA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4B8A2B7" w14:textId="7766BE2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heirogaleus medi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46FCE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8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6018A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2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9DD0F9" w14:textId="0B00D27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E3A8563" w14:textId="0B228709" w:rsidR="007F775B" w:rsidRPr="00A16D13" w:rsidRDefault="007F775B" w:rsidP="00C55C75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1A3217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6.16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8279087" w14:textId="592A7E42" w:rsidR="007F775B" w:rsidRPr="00A16D13" w:rsidRDefault="007F775B" w:rsidP="00D32700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A16D13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191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4E78730" w14:textId="71A780DF" w:rsidR="007F775B" w:rsidRPr="00425EBB" w:rsidRDefault="007F775B" w:rsidP="00A16D13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BB7A2C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4AC733" w14:textId="286BC97D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E8B19F" w14:textId="7777777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F30E3C" w14:textId="57699237" w:rsidR="007F775B" w:rsidRPr="00425EBB" w:rsidRDefault="007F775B" w:rsidP="00E1575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6DE7E0D" w14:textId="7C27913F" w:rsidR="007F775B" w:rsidRPr="00425EBB" w:rsidRDefault="007F775B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0A06B07" w14:textId="6AB99E48" w:rsidR="007F775B" w:rsidRPr="00425EBB" w:rsidRDefault="007F775B" w:rsidP="0028087A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üller&lt;/Author&gt;&lt;Year&gt;1998&lt;/Year&gt;&lt;RecNum&gt;147&lt;/RecNum&gt;&lt;DisplayText&gt;[12]&lt;/DisplayText&gt;&lt;record&gt;&lt;rec-number&gt;147&lt;/rec-number&gt;&lt;foreign-keys&gt;&lt;key app="EN" db-id="2fe2ztaw8d0rs7ezrs6pes2dre2tzwe2wxr9" timestamp="1696017092"&gt;147&lt;/key&gt;&lt;/foreign-keys&gt;&lt;ref-type name="Journal Article"&gt;17&lt;/ref-type&gt;&lt;contributors&gt;&lt;authors&gt;&lt;author&gt;Müller, A. E.&lt;/author&gt;&lt;/authors&gt;&lt;/contributors&gt;&lt;titles&gt;&lt;title&gt;&lt;style face="normal" font="default" size="100%"&gt;A preliminary report on the social organisation of &lt;/style&gt;&lt;style face="italic" font="default" size="100%"&gt;Cheirogaleus medius&lt;/style&gt;&lt;style face="normal" font="default" size="100%"&gt; (Cheirogaleidae; Primates) in north-west Madagascar&lt;/style&gt;&lt;/title&gt;&lt;secondary-title&gt;Folia Primatologica&lt;/secondary-title&gt;&lt;/titles&gt;&lt;periodical&gt;&lt;full-title&gt;Folia Primatologica&lt;/full-title&gt;&lt;/periodical&gt;&lt;pages&gt;160-166&lt;/pages&gt;&lt;volume&gt;69&lt;/volume&gt;&lt;dates&gt;&lt;year&gt;199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69BDA0D3" w14:textId="3536CCF3" w:rsidTr="00467B2A">
        <w:trPr>
          <w:trHeight w:val="68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5956125" w14:textId="361804B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Eu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acaco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acaco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BC85B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.65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63471A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AB8723" w14:textId="2D42108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, 13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Cite&gt;&lt;Author&gt;Martinez&lt;/Author&gt;&lt;Year&gt;2020&lt;/Year&gt;&lt;RecNum&gt;115&lt;/RecNum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, 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ECD08AC" w14:textId="35545E2D" w:rsidR="007F775B" w:rsidRPr="00C55C75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55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F7382A1" w14:textId="361C17E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D2D6B30" w14:textId="2B5513D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35CE83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403DCC" w14:textId="7152603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olquhon&lt;/Author&gt;&lt;Year&gt;1998&lt;/Year&gt;&lt;RecNum&gt;126&lt;/RecNum&gt;&lt;DisplayText&gt;[14]&lt;/DisplayText&gt;&lt;record&gt;&lt;rec-number&gt;126&lt;/rec-number&gt;&lt;foreign-keys&gt;&lt;key app="EN" db-id="2fe2ztaw8d0rs7ezrs6pes2dre2tzwe2wxr9" timestamp="1695054577"&gt;126&lt;/key&gt;&lt;/foreign-keys&gt;&lt;ref-type name="Journal Article"&gt;17&lt;/ref-type&gt;&lt;contributors&gt;&lt;authors&gt;&lt;author&gt;Colquhon, I. C.&lt;/author&gt;&lt;/authors&gt;&lt;/contributors&gt;&lt;titles&gt;&lt;title&gt;&lt;style face="normal" font="default" size="100%"&gt;Cathemeral behavior of &lt;/style&gt;&lt;style face="italic" font="default" size="100%"&gt;Eulemur macaco macaco&lt;/style&gt;&lt;style face="normal" font="default" size="100%"&gt; at Ambato Massif, Madagascar&lt;/style&gt;&lt;/title&gt;&lt;secondary-title&gt;Folia Primatologica&lt;/secondary-title&gt;&lt;/titles&gt;&lt;periodical&gt;&lt;full-title&gt;Folia Primatologica&lt;/full-title&gt;&lt;/periodical&gt;&lt;pages&gt;22-34&lt;/pages&gt;&lt;volume&gt;69&lt;/volume&gt;&lt;number&gt;7&lt;/number&gt;&lt;dates&gt;&lt;year&gt;199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7452E4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9CAD9F" w14:textId="32C5F2F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19&lt;/Year&gt;&lt;RecNum&gt;157&lt;/RecNum&gt;&lt;DisplayText&gt;[15]&lt;/DisplayText&gt;&lt;record&gt;&lt;rec-number&gt;157&lt;/rec-number&gt;&lt;foreign-keys&gt;&lt;key app="EN" db-id="2fe2ztaw8d0rs7ezrs6pes2dre2tzwe2wxr9" timestamp="1696352318"&gt;157&lt;/key&gt;&lt;/foreign-keys&gt;&lt;ref-type name="Journal Article"&gt;17&lt;/ref-type&gt;&lt;contributors&gt;&lt;authors&gt;&lt;author&gt;Jacobs, R. L.&lt;/author&gt;&lt;author&gt;Veilleux, C. C.&lt;/author&gt;&lt;author&gt;Louis, E. E.&lt;/author&gt;&lt;author&gt;Herrera, J. P.&lt;/author&gt;&lt;author&gt;Hiramatsu, C.&lt;/author&gt;&lt;author&gt;Frankel, D. C.&lt;/author&gt;&lt;author&gt;Irwin, M. T.&lt;/author&gt;&lt;author&gt;Melin, A. D.&lt;/author&gt;&lt;author&gt;Bradley, B. J.&lt;/author&gt;&lt;/authors&gt;&lt;/contributors&gt;&lt;titles&gt;&lt;title&gt;&lt;style face="normal" font="default" size="100%"&gt;Less is more: lemurs (&lt;/style&gt;&lt;style face="italic" font="default" size="100%"&gt;Eulemur&lt;/style&gt;&lt;style face="normal" font="default" size="100%"&gt; spp.) may benefit from loss of trichromatic vision&lt;/style&gt;&lt;/title&gt;&lt;secondary-title&gt;Behavioral Ecology and Sociobiology&lt;/secondary-title&gt;&lt;/titles&gt;&lt;periodical&gt;&lt;full-title&gt;Behavioral Ecology and Sociobiology&lt;/full-title&gt;&lt;/periodical&gt;&lt;pages&gt;1-17&lt;/pages&gt;&lt;volume&gt;73&lt;/volume&gt;&lt;dates&gt;&lt;year&gt;201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D0B3E43" w14:textId="37E6F5C5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2616537" w14:textId="5CEB182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E2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E2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199B6D36" w14:textId="3D74A7C7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CFA65B" w14:textId="3D539D6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Eu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ongoz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2DB38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34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CD39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17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5D9BB9" w14:textId="744AFC8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EF4AE27" w14:textId="22A9D945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57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24A7407" w14:textId="4AD2AAF1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3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1502FF7" w14:textId="6DC52FD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0CC989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C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9C4E42" w14:textId="05F27E2A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olquhon&lt;/Author&gt;&lt;Year&gt;1998&lt;/Year&gt;&lt;RecNum&gt;126&lt;/RecNum&gt;&lt;DisplayText&gt;[14]&lt;/DisplayText&gt;&lt;record&gt;&lt;rec-number&gt;126&lt;/rec-number&gt;&lt;foreign-keys&gt;&lt;key app="EN" db-id="2fe2ztaw8d0rs7ezrs6pes2dre2tzwe2wxr9" timestamp="1695054577"&gt;126&lt;/key&gt;&lt;/foreign-keys&gt;&lt;ref-type name="Journal Article"&gt;17&lt;/ref-type&gt;&lt;contributors&gt;&lt;authors&gt;&lt;author&gt;Colquhon, I. C.&lt;/author&gt;&lt;/authors&gt;&lt;/contributors&gt;&lt;titles&gt;&lt;title&gt;&lt;style face="normal" font="default" size="100%"&gt;Cathemeral behavior of &lt;/style&gt;&lt;style face="italic" font="default" size="100%"&gt;Eulemur macaco macaco&lt;/style&gt;&lt;style face="normal" font="default" size="100%"&gt; at Ambato Massif, Madagascar&lt;/style&gt;&lt;/title&gt;&lt;secondary-title&gt;Folia Primatologica&lt;/secondary-title&gt;&lt;/titles&gt;&lt;periodical&gt;&lt;full-title&gt;Folia Primatologica&lt;/full-title&gt;&lt;/periodical&gt;&lt;pages&gt;22-34&lt;/pages&gt;&lt;volume&gt;69&lt;/volume&gt;&lt;number&gt;7&lt;/number&gt;&lt;dates&gt;&lt;year&gt;199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61DAE4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174ABF" w14:textId="5270646A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an&lt;/Author&gt;&lt;Year&gt;1999&lt;/Year&gt;&lt;RecNum&gt;79&lt;/RecNum&gt;&lt;DisplayText&gt;[17]&lt;/DisplayText&gt;&lt;record&gt;&lt;rec-number&gt;79&lt;/rec-number&gt;&lt;foreign-keys&gt;&lt;key app="EN" db-id="2fe2ztaw8d0rs7ezrs6pes2dre2tzwe2wxr9" timestamp="1680551686"&gt;79&lt;/key&gt;&lt;/foreign-keys&gt;&lt;ref-type name="Journal Article"&gt;17&lt;/ref-type&gt;&lt;contributors&gt;&lt;authors&gt;&lt;author&gt;Tan, Y.&lt;/author&gt;&lt;author&gt;Li, W. H.&lt;/author&gt;&lt;/authors&gt;&lt;/contributors&gt;&lt;titles&gt;&lt;title&gt;Trichromatic vision in prosimians.&lt;/title&gt;&lt;secondary-title&gt;Nature&lt;/secondary-title&gt;&lt;/titles&gt;&lt;periodical&gt;&lt;full-title&gt;Nature&lt;/full-title&gt;&lt;/periodical&gt;&lt;pages&gt;36&lt;/pages&gt;&lt;volume&gt;402&lt;/volume&gt;&lt;keywords&gt;&lt;keyword&gt;Animals&lt;/keyword&gt;&lt;keyword&gt;Color Perception&lt;/keyword&gt;&lt;keyword&gt;Color Perception: genetics&lt;/keyword&gt;&lt;keyword&gt;Color Perception: physiology&lt;/keyword&gt;&lt;keyword&gt;Female&lt;/keyword&gt;&lt;keyword&gt;Polymorphism, Genetic&lt;/keyword&gt;&lt;keyword&gt;Rod Opsins&lt;/keyword&gt;&lt;keyword&gt;Rod Opsins: genetics&lt;/keyword&gt;&lt;keyword&gt;Rod Opsins: physiology&lt;/keyword&gt;&lt;keyword&gt;Species Specificity&lt;/keyword&gt;&lt;keyword&gt;Strepsirhini&lt;/keyword&gt;&lt;keyword&gt;Strepsirhini: physiology&lt;/keyword&gt;&lt;keyword&gt;X Chromosome&lt;/keyword&gt;&lt;/keywords&gt;&lt;dates&gt;&lt;year&gt;1999&lt;/year&gt;&lt;/dates&gt;&lt;accession-num&gt;10573416&lt;/accession-num&gt;&lt;urls&gt;&lt;/urls&gt;&lt;electronic-resource-num&gt;10.1038/46947&lt;/electronic-resource-num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C258458" w14:textId="150EA6C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F554AFE" w14:textId="2C62DAD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E2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ZWxCYXJjby1UcmlsbG88L0F1dGhvcj48WWVhcj4yMDEy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727D6E07" w14:textId="462AD9F9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AB972C7" w14:textId="3F887BE8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Galago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oholi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75250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17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1AEE70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3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3A178E" w14:textId="75568C61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932E4CA" w14:textId="7A87374A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17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AD6AE65" w14:textId="5BC9D66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5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D5172BE" w14:textId="2F643A12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DE1B9A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D5B61E" w14:textId="698293D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825B6B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FA117A" w14:textId="56297E8D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58A0649" w14:textId="0EDFE61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4F90E47" w14:textId="4CF0188F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eun&lt;/Author&gt;&lt;Year&gt;2016&lt;/Year&gt;&lt;RecNum&gt;150&lt;/RecNum&gt;&lt;DisplayText&gt;[19]&lt;/DisplayText&gt;&lt;record&gt;&lt;rec-number&gt;150&lt;/rec-number&gt;&lt;foreign-keys&gt;&lt;key app="EN" db-id="2fe2ztaw8d0rs7ezrs6pes2dre2tzwe2wxr9" timestamp="1696018102"&gt;150&lt;/key&gt;&lt;/foreign-keys&gt;&lt;ref-type name="Journal Article"&gt;17&lt;/ref-type&gt;&lt;contributors&gt;&lt;authors&gt;&lt;author&gt;Scheun, J.&lt;/author&gt;&lt;author&gt;Nowack, J.&lt;/author&gt;&lt;author&gt;Bennett, N. C.&lt;/author&gt;&lt;author&gt;Ganswindt, A.&lt;/author&gt;&lt;/authors&gt;&lt;/contributors&gt;&lt;titles&gt;&lt;title&gt;&lt;style face="normal" font="default" size="100%"&gt;Female reproductive activity and its endocrine correlates in the African lesser bushbaby, &lt;/style&gt;&lt;style face="italic" font="default" size="100%"&gt;Galago moholi&lt;/style&gt;&lt;/title&gt;&lt;secondary-title&gt;Journal of Comparative Physiology B&lt;/secondary-title&gt;&lt;/titles&gt;&lt;periodical&gt;&lt;full-title&gt;Journal of Comparative Physiology B&lt;/full-title&gt;&lt;/periodical&gt;&lt;pages&gt;255-264&lt;/pages&gt;&lt;volume&gt;186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0F79B1EC" w14:textId="11A5BE6B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F2F45C" w14:textId="75BE1BF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Hapa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grise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9543F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92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5D2CB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94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88C44A" w14:textId="509F238E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8F8B3FE" w14:textId="655A5C23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9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F5AD353" w14:textId="607FFC2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FF2562" w14:textId="12A4187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DAA227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8B66FF" w14:textId="667EBA95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verdorf&lt;/Author&gt;&lt;Year&gt;1997&lt;/Year&gt;&lt;RecNum&gt;171&lt;/RecNum&gt;&lt;DisplayText&gt;[20]&lt;/DisplayText&gt;&lt;record&gt;&lt;rec-number&gt;171&lt;/rec-number&gt;&lt;foreign-keys&gt;&lt;key app="EN" db-id="2fe2ztaw8d0rs7ezrs6pes2dre2tzwe2wxr9" timestamp="1696610683"&gt;171&lt;/key&gt;&lt;/foreign-keys&gt;&lt;ref-type name="Journal Article"&gt;17&lt;/ref-type&gt;&lt;contributors&gt;&lt;authors&gt;&lt;author&gt;Overdorf, D. J.&lt;/author&gt;&lt;author&gt;Strait, S. G.&lt;/author&gt;&lt;author&gt;Telo, A.&lt;/author&gt;&lt;/authors&gt;&lt;/contributors&gt;&lt;titles&gt;&lt;title&gt;&lt;style face="normal" font="default" size="100%"&gt;Seasonal variation in activity and diet in a small-bodied folivorous primates, &lt;/style&gt;&lt;style face="italic" font="default" size="100%"&gt;Hapalemur griseus&lt;/style&gt;&lt;style face="normal" font="default" size="100%"&gt;, in Southeastern Madagascar&lt;/style&gt;&lt;/title&gt;&lt;secondary-title&gt;American Journal of Primatology&lt;/secondary-title&gt;&lt;/titles&gt;&lt;periodical&gt;&lt;full-title&gt;Am J Primatol&lt;/full-title&gt;&lt;abbr-1&gt;American journal of primatology&lt;/abbr-1&gt;&lt;/periodical&gt;&lt;pages&gt;211-223&lt;/pages&gt;&lt;volume&gt;43&lt;/volume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609E74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ABC38D" w14:textId="42CDCD33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16&lt;/Year&gt;&lt;RecNum&gt;158&lt;/RecNum&gt;&lt;DisplayText&gt;[21]&lt;/DisplayText&gt;&lt;record&gt;&lt;rec-number&gt;158&lt;/rec-number&gt;&lt;foreign-keys&gt;&lt;key app="EN" db-id="2fe2ztaw8d0rs7ezrs6pes2dre2tzwe2wxr9" timestamp="1696355302"&gt;158&lt;/key&gt;&lt;/foreign-keys&gt;&lt;ref-type name="Journal Article"&gt;17&lt;/ref-type&gt;&lt;contributors&gt;&lt;authors&gt;&lt;author&gt;Jacobs, R. L.&lt;/author&gt;&lt;author&gt;Bradley, B. J.&lt;/author&gt;&lt;/authors&gt;&lt;/contributors&gt;&lt;titles&gt;&lt;title&gt;Considering the influence of nonadaptive evolution on primate color vision&lt;/title&gt;&lt;secondary-title&gt;PLoS One&lt;/secondary-title&gt;&lt;/titles&gt;&lt;periodical&gt;&lt;full-title&gt;PLoS One&lt;/full-title&gt;&lt;abbr-1&gt;PloS one&lt;/abbr-1&gt;&lt;/periodical&gt;&lt;pages&gt;e0149664&lt;/pages&gt;&lt;volume&gt;11&lt;/volume&gt;&lt;number&gt;3&lt;/number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E29DC6C" w14:textId="3C1BA76B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E86D5D5" w14:textId="7FE5369F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68651719" w14:textId="35C60061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AAB58F7" w14:textId="4E63B24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Lemur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atta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80D85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313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F86EE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908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C45475" w14:textId="7F5BFED1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B25CBD7" w14:textId="544C7335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.88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D06556" w14:textId="681DD29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2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33BE5A9" w14:textId="67727F3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7F7095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0EB31D" w14:textId="7D08189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onati&lt;/Author&gt;&lt;Year&gt;2013&lt;/Year&gt;&lt;RecNum&gt;110&lt;/RecNum&gt;&lt;DisplayText&gt;[22]&lt;/DisplayText&gt;&lt;record&gt;&lt;rec-number&gt;110&lt;/rec-number&gt;&lt;foreign-keys&gt;&lt;key app="EN" db-id="2fe2ztaw8d0rs7ezrs6pes2dre2tzwe2wxr9" timestamp="1693935393"&gt;110&lt;/key&gt;&lt;/foreign-keys&gt;&lt;ref-type name="Journal Article"&gt;17&lt;/ref-type&gt;&lt;contributors&gt;&lt;authors&gt;&lt;author&gt;Donati, G.&lt;/author&gt;&lt;author&gt;Santini, L.&lt;/author&gt;&lt;author&gt;Razafindramanana, J.&lt;/author&gt;&lt;author&gt;Boitani, L.&lt;/author&gt;&lt;author&gt;Borgognini-Tarli, S.&lt;/author&gt;&lt;/authors&gt;&lt;/contributors&gt;&lt;titles&gt;&lt;title&gt;&lt;style face="normal" font="default" size="100%"&gt;(Un-)expected nocturnal activity in “diurnal” &lt;/style&gt;&lt;style face="italic" font="default" size="100%"&gt;Lemur catta&lt;/style&gt;&lt;style face="normal" font="default" size="100%"&gt; supports cathemerality as one of the key adaptations of the lemurid radiation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99-106&lt;/pages&gt;&lt;volume&gt;150&lt;/volume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45322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C61D76" w14:textId="6146D3D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301&lt;/RecNum&gt;&lt;DisplayText&gt;[23]&lt;/DisplayText&gt;&lt;record&gt;&lt;rec-number&gt;301&lt;/rec-number&gt;&lt;foreign-keys&gt;&lt;key app="EN" db-id="2fe2ztaw8d0rs7ezrs6pes2dre2tzwe2wxr9" timestamp="1709664769"&gt;301&lt;/key&gt;&lt;/foreign-keys&gt;&lt;ref-type name="Journal Article"&gt;17&lt;/ref-type&gt;&lt;contributors&gt;&lt;authors&gt;&lt;author&gt;Jacobs, G. H.&lt;/author&gt;&lt;author&gt;Deegan, J. F., 2nd&lt;/author&gt;&lt;/authors&gt;&lt;/contributors&gt;&lt;titles&gt;&lt;title&gt;&lt;style face="normal" font="default" size="100%"&gt;Diurnality and cone photopigment polymorphism in strepsirrhines: examination of linkage in &lt;/style&gt;&lt;style face="italic" font="default" size="100%"&gt;Lemur catta&lt;/style&gt;&lt;/title&gt;&lt;secondary-title&gt;Am J Phys Anthropol&lt;/secondary-title&gt;&lt;/titles&gt;&lt;periodical&gt;&lt;full-title&gt;Am J Phys Anthropol&lt;/full-title&gt;&lt;abbr-1&gt;American journal of physical anthropology&lt;/abbr-1&gt;&lt;/periodical&gt;&lt;pages&gt;66-72&lt;/pages&gt;&lt;volume&gt;122&lt;/volume&gt;&lt;number&gt;1&lt;/number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DA6324D" w14:textId="335929B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8096554" w14:textId="7F3DB135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3B84D052" w14:textId="6B81040E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934151E" w14:textId="7C528A7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Loris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tardigradus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1ADD1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8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18AB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7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542908" w14:textId="1FD6131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, 24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, 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BB516A5" w14:textId="1F5C458A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5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8844893" w14:textId="5409EC2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12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088EC28" w14:textId="76B5DDC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FDE76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26147C" w14:textId="0EE5E62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111442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42E62A" w14:textId="692D60D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7AE926D" w14:textId="00F8F19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F85844C" w14:textId="23F97FF3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ekaris&lt;/Author&gt;&lt;Year&gt;2004&lt;/Year&gt;&lt;RecNum&gt;152&lt;/RecNum&gt;&lt;DisplayText&gt;[25]&lt;/DisplayText&gt;&lt;record&gt;&lt;rec-number&gt;152&lt;/rec-number&gt;&lt;foreign-keys&gt;&lt;key app="EN" db-id="2fe2ztaw8d0rs7ezrs6pes2dre2tzwe2wxr9" timestamp="1696018843"&gt;152&lt;/key&gt;&lt;/foreign-keys&gt;&lt;ref-type name="Journal Article"&gt;17&lt;/ref-type&gt;&lt;contributors&gt;&lt;authors&gt;&lt;author&gt;Nekaris, K. A. I.&lt;/author&gt;&lt;author&gt;Jayewardene, J.&lt;/author&gt;&lt;/authors&gt;&lt;/contributors&gt;&lt;titles&gt;&lt;title&gt;&lt;style face="normal" font="default" size="100%"&gt;Survey of the slender loris (Primates, Lorisidae Gray, 1821: &lt;/style&gt;&lt;style face="italic" font="default" size="100%"&gt;Loris tardigradus&lt;/style&gt;&lt;style face="normal" font="default" size="100%"&gt; Linnaeus, 1758 and &lt;/style&gt;&lt;style face="italic" font="default" size="100%"&gt;Loris lydekkerianus&lt;/style&gt;&lt;style face="normal" font="default" size="100%"&gt; Cabrera, 1908) in Sri Lanka&lt;/style&gt;&lt;/title&gt;&lt;secondary-title&gt;Journal of the Zoological Society of London&lt;/secondary-title&gt;&lt;/titles&gt;&lt;periodical&gt;&lt;full-title&gt;Journal of the Zoological Society of London&lt;/full-title&gt;&lt;/periodical&gt;&lt;pages&gt;327-338&lt;/pages&gt;&lt;volume&gt;262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700CE197" w14:textId="50313126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138A550" w14:textId="37165A8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icrocebus murin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2AF1D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49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8D723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648EE2" w14:textId="346A82B8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24719EE" w14:textId="531825D3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03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31BB36A" w14:textId="0D326B3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1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4368172" w14:textId="670741D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A9907C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18E180" w14:textId="1F84BB9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A2FD8A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55579" w14:textId="2EAB0F72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3E23475" w14:textId="1CEEC30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A375AF8" w14:textId="65E77FC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2022&lt;/Year&gt;&lt;RecNum&gt;156&lt;/RecNum&gt;&lt;DisplayText&gt;[26]&lt;/DisplayText&gt;&lt;record&gt;&lt;rec-number&gt;156&lt;/rec-number&gt;&lt;foreign-keys&gt;&lt;key app="EN" db-id="2fe2ztaw8d0rs7ezrs6pes2dre2tzwe2wxr9" timestamp="1696351515"&gt;156&lt;/key&gt;&lt;/foreign-keys&gt;&lt;ref-type name="Journal Article"&gt;17&lt;/ref-type&gt;&lt;contributors&gt;&lt;authors&gt;&lt;author&gt;Kappeler, P. M.&lt;/author&gt;&lt;author&gt;Fitchel, C.&lt;/author&gt;&lt;author&gt;Radespiel, U.&lt;/author&gt;&lt;/authors&gt;&lt;/contributors&gt;&lt;titles&gt;&lt;title&gt;The island of female power? Intersexual dominance relationships in the lemurs of Madagascar.&lt;/title&gt;&lt;secondary-title&gt;Frontiers in Ecology and Evolution&lt;/secondary-title&gt;&lt;/titles&gt;&lt;periodical&gt;&lt;full-title&gt;Frontiers in Ecology and Evolution&lt;/full-title&gt;&lt;/periodical&gt;&lt;pages&gt;1-18&lt;/pages&gt;&lt;volume&gt;10&lt;/volume&gt;&lt;dates&gt;&lt;year&gt;202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2F0ADB1D" w14:textId="08A99F9C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9374781" w14:textId="43695D7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Microcebus ruf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BEFE3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93.17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2AB84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.57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ED50A4" w14:textId="29084441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ohdy&lt;/Author&gt;&lt;Year&gt;2012&lt;/Year&gt;&lt;RecNum&gt;161&lt;/RecNum&gt;&lt;DisplayText&gt;[27]&lt;/DisplayText&gt;&lt;record&gt;&lt;rec-number&gt;161&lt;/rec-number&gt;&lt;foreign-keys&gt;&lt;key app="EN" db-id="2fe2ztaw8d0rs7ezrs6pes2dre2tzwe2wxr9" timestamp="1696358283"&gt;161&lt;/key&gt;&lt;/foreign-keys&gt;&lt;ref-type name="Journal Article"&gt;17&lt;/ref-type&gt;&lt;contributors&gt;&lt;authors&gt;&lt;author&gt;Zohdy, S.&lt;/author&gt;&lt;author&gt;Kemp, A. D.&lt;/author&gt;&lt;author&gt;Durden, L. A.&lt;/author&gt;&lt;author&gt;Wright, P. C.&lt;/author&gt;&lt;author&gt;Jernvall, J.&lt;/author&gt;&lt;/authors&gt;&lt;/contributors&gt;&lt;titles&gt;&lt;title&gt;&lt;style face="normal" font="default" size="100%"&gt;Mapping the social network: tracking lice in a wild primate (&lt;/style&gt;&lt;style face="italic" font="default" size="100%"&gt;Microcebus rufus&lt;/style&gt;&lt;style face="normal" font="default" size="100%"&gt;) population to infer social contacts and vector potential&lt;/style&gt;&lt;/title&gt;&lt;secondary-title&gt;BMC Ecology&lt;/secondary-title&gt;&lt;/titles&gt;&lt;periodical&gt;&lt;full-title&gt;BMC Ecology&lt;/full-title&gt;&lt;/periodical&gt;&lt;pages&gt;1 - 11&lt;/pages&gt;&lt;volume&gt;12&lt;/volume&gt;&lt;number&gt;4&lt;/number&gt;&lt;dates&gt;&lt;year&gt;201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F60FC14" w14:textId="2B98CDAC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.6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5AC31A4" w14:textId="5CBAA53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2A67DB4" w14:textId="53C5260D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cdonald&lt;/Author&gt;&lt;Year&gt;1984&lt;/Year&gt;&lt;RecNum&gt;326&lt;/RecNum&gt;&lt;DisplayText&gt;[28]&lt;/DisplayText&gt;&lt;record&gt;&lt;rec-number&gt;326&lt;/rec-number&gt;&lt;foreign-keys&gt;&lt;key app="EN" db-id="2fe2ztaw8d0rs7ezrs6pes2dre2tzwe2wxr9" timestamp="1716917595"&gt;326&lt;/key&gt;&lt;/foreign-keys&gt;&lt;ref-type name="Book"&gt;6&lt;/ref-type&gt;&lt;contributors&gt;&lt;authors&gt;&lt;author&gt;Macdonald, D. W.&lt;/author&gt;&lt;/authors&gt;&lt;/contributors&gt;&lt;titles&gt;&lt;title&gt;Encyclopedia of Mammals&lt;/title&gt;&lt;/titles&gt;&lt;dates&gt;&lt;year&gt;1984&lt;/year&gt;&lt;/dates&gt;&lt;pub-location&gt;Oxford&lt;/pub-location&gt;&lt;publisher&gt;Equinox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8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2248CB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4F6E2F" w14:textId="7E4248D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36A4C6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5C1126" w14:textId="1E87D83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463050A" w14:textId="6713C46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E5CCA08" w14:textId="49107AE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tsalis&lt;/Author&gt;&lt;Year&gt;1999&lt;/Year&gt;&lt;RecNum&gt;176&lt;/RecNum&gt;&lt;DisplayText&gt;[29]&lt;/DisplayText&gt;&lt;record&gt;&lt;rec-number&gt;176&lt;/rec-number&gt;&lt;foreign-keys&gt;&lt;key app="EN" db-id="2fe2ztaw8d0rs7ezrs6pes2dre2tzwe2wxr9" timestamp="1696615133"&gt;176&lt;/key&gt;&lt;/foreign-keys&gt;&lt;ref-type name="Journal Article"&gt;17&lt;/ref-type&gt;&lt;contributors&gt;&lt;authors&gt;&lt;author&gt;Atsalis, S.&lt;/author&gt;&lt;/authors&gt;&lt;/contributors&gt;&lt;titles&gt;&lt;title&gt;&lt;style face="normal" font="default" size="100%"&gt;Seasonal fluctuations in body fat and activity levels in a rain-forest species of mouse lemur, &lt;/style&gt;&lt;style face="italic" font="default" size="100%"&gt;Microcebus rufus&lt;/style&gt;&lt;/title&gt;&lt;secondary-title&gt;Int J Primatol&lt;/secondary-title&gt;&lt;/titles&gt;&lt;periodical&gt;&lt;full-title&gt;Int J Primatol&lt;/full-title&gt;&lt;/periodical&gt;&lt;pages&gt;883-910&lt;/pages&gt;&lt;volume&gt;20&lt;/volume&gt;&lt;number&gt;6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2712473B" w14:textId="78BF951B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E84A81F" w14:textId="13D8CC3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Mirza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oquereli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329D2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82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C2DC1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9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826E25" w14:textId="26F9A9B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0733257" w14:textId="7F2FACC1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.6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FE56621" w14:textId="46B387F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0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7F6C61C" w14:textId="6A434EE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BD6076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2A5767" w14:textId="48231E2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EFD73F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1504B" w14:textId="4BE637B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, 30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Cite&gt;&lt;Author&gt;Carvalho&lt;/Author&gt;&lt;Year&gt;2012&lt;/Year&gt;&lt;RecNum&gt;177&lt;/RecNum&gt;&lt;record&gt;&lt;rec-number&gt;177&lt;/rec-number&gt;&lt;foreign-keys&gt;&lt;key app="EN" db-id="2fe2ztaw8d0rs7ezrs6pes2dre2tzwe2wxr9" timestamp="1696615862"&gt;177&lt;/key&gt;&lt;/foreign-keys&gt;&lt;ref-type name="Journal Article"&gt;17&lt;/ref-type&gt;&lt;contributors&gt;&lt;authors&gt;&lt;author&gt;Carvalho, L. S.&lt;/author&gt;&lt;author&gt;Davies, W. L.&lt;/author&gt;&lt;author&gt;Robinson, P. R.&lt;/author&gt;&lt;author&gt;Hunt, D. M.&lt;/author&gt;&lt;/authors&gt;&lt;/contributors&gt;&lt;titles&gt;&lt;title&gt;Spectral tuning and evolution of primate short-wavelength sensitive visual pigments&lt;/title&gt;&lt;secondary-title&gt;Proceedings of the Royal Society B: Biological Sciences&lt;/secondary-title&gt;&lt;/titles&gt;&lt;periodical&gt;&lt;full-title&gt;Proceedings of the Royal Society B: Biological Sciences&lt;/full-title&gt;&lt;/periodical&gt;&lt;pages&gt;387-393&lt;/pages&gt;&lt;volume&gt;279&lt;/volume&gt;&lt;dates&gt;&lt;year&gt;201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, 3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6602820" w14:textId="48CFF8DA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8C824EB" w14:textId="048CD34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139&lt;/RecNum&gt;&lt;DisplayText&gt;[31]&lt;/DisplayText&gt;&lt;record&gt;&lt;rec-number&gt;139&lt;/rec-number&gt;&lt;foreign-keys&gt;&lt;key app="EN" db-id="2fe2ztaw8d0rs7ezrs6pes2dre2tzwe2wxr9" timestamp="1695932802"&gt;139&lt;/key&gt;&lt;/foreign-keys&gt;&lt;ref-type name="Journal Article"&gt;17&lt;/ref-type&gt;&lt;contributors&gt;&lt;authors&gt;&lt;author&gt;Kappeler, P. M.&lt;/author&gt;&lt;/authors&gt;&lt;/contributors&gt;&lt;titles&gt;&lt;title&gt;&lt;style face="normal" font="default" size="100%"&gt;Intrasexual competition in &lt;/style&gt;&lt;style face="italic" font="default" size="100%"&gt;Mirza coquereli&lt;/style&gt;&lt;style face="normal" font="default" size="100%"&gt;: evidence for scramble competition polygyny in a solitary primate&lt;/style&gt;&lt;/title&gt;&lt;secondary-title&gt;Behavioral Ecology and Sociobiology&lt;/secondary-title&gt;&lt;/titles&gt;&lt;periodical&gt;&lt;full-title&gt;Behavioral Ecology and Sociobiology&lt;/full-title&gt;&lt;/periodical&gt;&lt;pages&gt;115-127&lt;/pages&gt;&lt;volume&gt;45&lt;/volume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1021FCF6" w14:textId="613D2BCD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3437130" w14:textId="5FAB545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Nycticeb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oucang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59EE3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434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15960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243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911F5" w14:textId="295A3F2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589FB90" w14:textId="4A37ACCB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00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3BD712" w14:textId="0E5F353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9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D9DD452" w14:textId="30DF2B6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4BE236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321A98" w14:textId="68B1458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725A85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078FBB" w14:textId="3188C1E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24FCAF7" w14:textId="0F7A81E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2C64EEA" w14:textId="006B381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68B4F840" w14:textId="0CCE08A7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2F21EF2" w14:textId="2982C06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Nycticeb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pygmae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99D88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31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143F6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5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16880" w14:textId="5DF34300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156BE6E" w14:textId="73053A13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6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07895AC" w14:textId="4984A911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1A014E2" w14:textId="661950FF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E88BFD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4F431F" w14:textId="4B581BE0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1&lt;/Year&gt;&lt;RecNum&gt;124&lt;/RecNum&gt;&lt;DisplayText&gt;[3]&lt;/DisplayText&gt;&lt;record&gt;&lt;rec-number&gt;124&lt;/rec-number&gt;&lt;foreign-keys&gt;&lt;key app="EN" db-id="2fe2ztaw8d0rs7ezrs6pes2dre2tzwe2wxr9" timestamp="1695054015"&gt;124&lt;/key&gt;&lt;/foreign-keys&gt;&lt;ref-type name="Journal Article"&gt;17&lt;/ref-type&gt;&lt;contributors&gt;&lt;authors&gt;&lt;author&gt;Harcourt, C.&lt;/author&gt;&lt;/authors&gt;&lt;/contributors&gt;&lt;titles&gt;&lt;title&gt;&lt;style face="normal" font="default" size="100%"&gt;Diet and behavior of a nocturnal lemur, &lt;/style&gt;&lt;style face="italic" font="default" size="100%"&gt;Avahi laniger&lt;/style&gt;&lt;style face="normal" font="default" size="100%"&gt;, in the wild. &lt;/style&gt;&lt;/title&gt;&lt;secondary-title&gt;Journal of the Zoological Society  of London&lt;/secondary-title&gt;&lt;/titles&gt;&lt;periodical&gt;&lt;full-title&gt;Journal of the Zoological Society  of London&lt;/full-title&gt;&lt;/periodical&gt;&lt;pages&gt;667-674&lt;/pages&gt;&lt;volume&gt;223&lt;/volume&gt;&lt;dates&gt;&lt;year&gt;199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B10356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D9E863" w14:textId="6779F69E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633DA7B" w14:textId="6F6A1350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72EB780" w14:textId="3420E5C0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07B3688F" w14:textId="36428940" w:rsidTr="00467B2A">
        <w:trPr>
          <w:trHeight w:val="68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1A4AABC" w14:textId="32C83DE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Oto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rassicaudatus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36AEF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15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E2E3D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27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4B9798" w14:textId="0569F74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4A26963" w14:textId="48F51723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08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3F806B9" w14:textId="77D43FD9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8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C6DD6B8" w14:textId="03C5FB9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046CE9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D31B02" w14:textId="5D75919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BDE787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6805CD" w14:textId="1F68674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7B0AE86" w14:textId="41C66E25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1982C0D" w14:textId="27FB9568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797A31F0" w14:textId="35DEB35C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BEFCAF" w14:textId="1E13779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Otolemu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garnettii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F08B0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37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129A5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186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B876D6" w14:textId="67B5CCBE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E8EDEEE" w14:textId="0DDA36BE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17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64D7503" w14:textId="05B1BC3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6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0749B24" w14:textId="595C4E4C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we&lt;/Author&gt;&lt;Year&gt;1996&lt;/Year&gt;&lt;RecNum&gt;327&lt;/RecNum&gt;&lt;DisplayText&gt;[32]&lt;/DisplayText&gt;&lt;record&gt;&lt;rec-number&gt;327&lt;/rec-number&gt;&lt;foreign-keys&gt;&lt;key app="EN" db-id="2fe2ztaw8d0rs7ezrs6pes2dre2tzwe2wxr9" timestamp="1716918573"&gt;327&lt;/key&gt;&lt;/foreign-keys&gt;&lt;ref-type name="Book"&gt;6&lt;/ref-type&gt;&lt;contributors&gt;&lt;authors&gt;&lt;author&gt;Rowe, N.&lt;/author&gt;&lt;/authors&gt;&lt;/contributors&gt;&lt;titles&gt;&lt;title&gt;The Pictorial Guide to the Living Primates&lt;/title&gt;&lt;/titles&gt;&lt;dates&gt;&lt;year&gt;1996&lt;/year&gt;&lt;/dates&gt;&lt;pub-location&gt;New York&lt;/pub-location&gt;&lt;publisher&gt;Pogonias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964B96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DE8F97" w14:textId="4550B905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cker&lt;/Author&gt;&lt;Year&gt;2003&lt;/Year&gt;&lt;RecNum&gt;235&lt;/RecNum&gt;&lt;DisplayText&gt;[33]&lt;/DisplayText&gt;&lt;record&gt;&lt;rec-number&gt;235&lt;/rec-number&gt;&lt;foreign-keys&gt;&lt;key app="EN" db-id="2fe2ztaw8d0rs7ezrs6pes2dre2tzwe2wxr9" timestamp="1705422906"&gt;235&lt;/key&gt;&lt;/foreign-keys&gt;&lt;ref-type name="Journal Article"&gt;17&lt;/ref-type&gt;&lt;contributors&gt;&lt;authors&gt;&lt;author&gt;Becker, M. L.&lt;/author&gt;&lt;author&gt;Buder, E. H.&lt;/author&gt;&lt;author&gt;Ward, J. P.&lt;/author&gt;&lt;/authors&gt;&lt;/contributors&gt;&lt;titles&gt;&lt;title&gt;&lt;style face="normal" font="default" size="100%"&gt;Spectrographic descriptions of vocalizations in captive &lt;/style&gt;&lt;style face="italic" font="default" size="100%"&gt;Otolemur garnettii&lt;/style&gt;&lt;/title&gt;&lt;secondary-title&gt;Int J Primatol&lt;/secondary-title&gt;&lt;/titles&gt;&lt;periodical&gt;&lt;full-title&gt;Int J Primatol&lt;/full-title&gt;&lt;/periodical&gt;&lt;pages&gt;415-446&lt;/pages&gt;&lt;volume&gt;24&lt;/volume&gt;&lt;number&gt;2&lt;/number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064D15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C7F121" w14:textId="6C4A0BE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4971FA1" w14:textId="7D296AE1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B939296" w14:textId="1B110F46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ger&lt;/Author&gt;&lt;Year&gt;2000&lt;/Year&gt;&lt;RecNum&gt;284&lt;/RecNum&gt;&lt;DisplayText&gt;[34]&lt;/DisplayText&gt;&lt;record&gt;&lt;rec-number&gt;284&lt;/rec-number&gt;&lt;foreign-keys&gt;&lt;key app="EN" db-id="2fe2ztaw8d0rs7ezrs6pes2dre2tzwe2wxr9" timestamp="1706733067"&gt;284&lt;/key&gt;&lt;/foreign-keys&gt;&lt;ref-type name="Journal Article"&gt;17&lt;/ref-type&gt;&lt;contributors&gt;&lt;authors&gt;&lt;author&gt;Hager, R.&lt;/author&gt;&lt;author&gt;Welker, C.&lt;/author&gt;&lt;/authors&gt;&lt;/contributors&gt;&lt;titles&gt;&lt;title&gt;&lt;style face="normal" font="default" size="100%"&gt;Female dominance in African lorises (&lt;/style&gt;&lt;style face="italic" font="default" size="100%"&gt;Otolemur garnettii&lt;/style&gt;&lt;style face="normal" font="default" size="100%"&gt;)&lt;/style&gt;&lt;/title&gt;&lt;secondary-title&gt;Folia Primatologica&lt;/secondary-title&gt;&lt;/titles&gt;&lt;periodical&gt;&lt;full-title&gt;Folia Primatologica&lt;/full-title&gt;&lt;/periodical&gt;&lt;pages&gt;48-50&lt;/pages&gt;&lt;volume&gt;72&lt;/volume&gt;&lt;dates&gt;&lt;year&gt;200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007CF422" w14:textId="276B46E1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FDAB1CE" w14:textId="6671290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erodictic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potto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42225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04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FEDE60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24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A5E928" w14:textId="4B576E7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ppeler&lt;/Author&gt;&lt;Year&gt;1997&lt;/Year&gt;&lt;RecNum&gt;55&lt;/RecNum&gt;&lt;DisplayText&gt;[11]&lt;/DisplayText&gt;&lt;record&gt;&lt;rec-number&gt;55&lt;/rec-number&gt;&lt;foreign-keys&gt;&lt;key app="EN" db-id="2fe2ztaw8d0rs7ezrs6pes2dre2tzwe2wxr9" timestamp="1680551685"&gt;55&lt;/key&gt;&lt;/foreign-keys&gt;&lt;ref-type name="Journal Article"&gt;17&lt;/ref-type&gt;&lt;contributors&gt;&lt;authors&gt;&lt;author&gt;Kappeler, P. M.&lt;/author&gt;&lt;/authors&gt;&lt;/contributors&gt;&lt;titles&gt;&lt;title&gt;Intrasexual selection and testis size in strepsirhine primates&lt;/title&gt;&lt;secondary-title&gt;Behavioral Ecology&lt;/secondary-title&gt;&lt;/titles&gt;&lt;periodical&gt;&lt;full-title&gt;Behavioral Ecology&lt;/full-title&gt;&lt;/periodical&gt;&lt;pages&gt;19-29&lt;/pages&gt;&lt;volume&gt;8&lt;/volume&gt;&lt;number&gt;1&lt;/number&gt;&lt;dates&gt;&lt;year&gt;1997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4EA911E" w14:textId="70D4D251" w:rsidR="007F775B" w:rsidRPr="006A11BC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.93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B89FDEB" w14:textId="1A0B0C7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6A11BC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FD2C1BC" w14:textId="63675A60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01929E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6260D6" w14:textId="1E4EB444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466967" w14:textId="77777777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4656CF" w14:textId="5D4E2D19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awamura&lt;/Author&gt;&lt;Year&gt;2004&lt;/Year&gt;&lt;RecNum&gt;142&lt;/RecNum&gt;&lt;DisplayText&gt;[18]&lt;/DisplayText&gt;&lt;record&gt;&lt;rec-number&gt;142&lt;/rec-number&gt;&lt;foreign-keys&gt;&lt;key app="EN" db-id="2fe2ztaw8d0rs7ezrs6pes2dre2tzwe2wxr9" timestamp="1696012682"&gt;142&lt;/key&gt;&lt;/foreign-keys&gt;&lt;ref-type name="Journal Article"&gt;17&lt;/ref-type&gt;&lt;contributors&gt;&lt;authors&gt;&lt;author&gt;Kawamura, S.&lt;/author&gt;&lt;author&gt;Kubotera, N.&lt;/author&gt;&lt;/authors&gt;&lt;/contributors&gt;&lt;titles&gt;&lt;title&gt;Ancestral loss of short wave-sensitive cone visual pigment in lorisiform prosimians, contrasting iwth its strict conservation in other prosimians&lt;/title&gt;&lt;secondary-title&gt;Journal of Molecular Evolution&lt;/secondary-title&gt;&lt;/titles&gt;&lt;periodical&gt;&lt;full-title&gt;J Mol Evol&lt;/full-title&gt;&lt;abbr-1&gt;Journal of molecular evolution&lt;/abbr-1&gt;&lt;/periodical&gt;&lt;pages&gt;314-321&lt;/pages&gt;&lt;volume&gt;58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034A7F4" w14:textId="0E58A24A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98AFD07" w14:textId="1047E67D" w:rsidR="007F775B" w:rsidRPr="00425EBB" w:rsidRDefault="007F775B" w:rsidP="00C55C75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4&lt;/Year&gt;&lt;RecNum&gt;321&lt;/RecNum&gt;&lt;DisplayText&gt;[5]&lt;/DisplayText&gt;&lt;record&gt;&lt;rec-number&gt;321&lt;/rec-number&gt;&lt;foreign-keys&gt;&lt;key app="EN" db-id="2fe2ztaw8d0rs7ezrs6pes2dre2tzwe2wxr9" timestamp="1716906458"&gt;321&lt;/key&gt;&lt;/foreign-keys&gt;&lt;ref-type name="Journal Article"&gt;17&lt;/ref-type&gt;&lt;contributors&gt;&lt;authors&gt;&lt;author&gt;Harcourt, A. H.&lt;/author&gt;&lt;author&gt;Gardiner, J.&lt;/author&gt;&lt;/authors&gt;&lt;/contributors&gt;&lt;titles&gt;&lt;title&gt;Sexual Selection and Genital Anatomy of Male Primates&lt;/title&gt;&lt;secondary-title&gt;Proc. R. Soc. Lond. B&lt;/secondary-title&gt;&lt;/titles&gt;&lt;periodical&gt;&lt;full-title&gt;Proc. R. Soc. Lond. B&lt;/full-title&gt;&lt;/periodical&gt;&lt;pages&gt;47-53&lt;/pages&gt;&lt;volume&gt;255&lt;/volume&gt;&lt;dates&gt;&lt;year&gt;199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54BEE103" w14:textId="4419E6D6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4AE60EA" w14:textId="28FBA54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haner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furcifer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C8E36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99.0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C9998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147E9A" w14:textId="4E52E2D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ülke&lt;/Author&gt;&lt;Year&gt;2004&lt;/Year&gt;&lt;RecNum&gt;180&lt;/RecNum&gt;&lt;DisplayText&gt;[35]&lt;/DisplayText&gt;&lt;record&gt;&lt;rec-number&gt;180&lt;/rec-number&gt;&lt;foreign-keys&gt;&lt;key app="EN" db-id="2fe2ztaw8d0rs7ezrs6pes2dre2tzwe2wxr9" timestamp="1696621275"&gt;180&lt;/key&gt;&lt;/foreign-keys&gt;&lt;ref-type name="Journal Article"&gt;17&lt;/ref-type&gt;&lt;contributors&gt;&lt;authors&gt;&lt;author&gt;Schülke, O.&lt;/author&gt;&lt;author&gt;Kappeler, P. M.&lt;/author&gt;&lt;author&gt;Zischler, H.&lt;/author&gt;&lt;/authors&gt;&lt;/contributors&gt;&lt;titles&gt;&lt;title&gt;&lt;style face="normal" font="default" size="100%"&gt;Small testes size despite high extra-pair paternity in the pair-living nocturnal primate &lt;/style&gt;&lt;style face="italic" font="default" size="100%"&gt;Phaner furcifer&lt;/style&gt;&lt;/title&gt;&lt;secondary-title&gt;Behavioral Ecology and Sociobiology&lt;/secondary-title&gt;&lt;/titles&gt;&lt;periodical&gt;&lt;full-title&gt;Behavioral Ecology and Sociobiology&lt;/full-title&gt;&lt;/periodical&gt;&lt;pages&gt;293-301&lt;/pages&gt;&lt;volume&gt;55&lt;/volume&gt;&lt;dates&gt;&lt;year&gt;200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A438667" w14:textId="4CA29650" w:rsidR="007F775B" w:rsidRPr="00D32700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37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622B91E" w14:textId="25CDFBD9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56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0500FDE" w14:textId="6D859A3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owack&lt;/Author&gt;&lt;Year&gt;1999&lt;/Year&gt;&lt;RecNum&gt;328&lt;/RecNum&gt;&lt;DisplayText&gt;[36]&lt;/DisplayText&gt;&lt;record&gt;&lt;rec-number&gt;328&lt;/rec-number&gt;&lt;foreign-keys&gt;&lt;key app="EN" db-id="2fe2ztaw8d0rs7ezrs6pes2dre2tzwe2wxr9" timestamp="1716919634"&gt;328&lt;/key&gt;&lt;/foreign-keys&gt;&lt;ref-type name="Book"&gt;6&lt;/ref-type&gt;&lt;contributors&gt;&lt;authors&gt;&lt;author&gt;Nowack, R. M.&lt;/author&gt;&lt;/authors&gt;&lt;/contributors&gt;&lt;titles&gt;&lt;title&gt;Walker’s Mammals of the World&lt;/title&gt;&lt;/titles&gt;&lt;volume&gt;Sixth Edition&lt;/volume&gt;&lt;dates&gt;&lt;year&gt;1999&lt;/year&gt;&lt;/dates&gt;&lt;pub-location&gt;Baltimore and London&lt;/pub-location&gt;&lt;publisher&gt;The Johns Hopkins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68609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4EB6EE" w14:textId="1E74AD9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arder&lt;/Author&gt;&lt;Year&gt;1999&lt;/Year&gt;&lt;RecNum&gt;123&lt;/RecNum&gt;&lt;DisplayText&gt;[8]&lt;/DisplayText&gt;&lt;record&gt;&lt;rec-number&gt;123&lt;/rec-number&gt;&lt;foreign-keys&gt;&lt;key app="EN" db-id="2fe2ztaw8d0rs7ezrs6pes2dre2tzwe2wxr9" timestamp="1695053841"&gt;123&lt;/key&gt;&lt;/foreign-keys&gt;&lt;ref-type name="Journal Article"&gt;17&lt;/ref-type&gt;&lt;contributors&gt;&lt;authors&gt;&lt;author&gt;Bearder, S. K.&lt;/author&gt;&lt;/authors&gt;&lt;/contributors&gt;&lt;titles&gt;&lt;title&gt;Physical and social diversity among nocturnal primates: a new view based on long term research&lt;/title&gt;&lt;secondary-title&gt;Primates&lt;/secondary-title&gt;&lt;/titles&gt;&lt;periodical&gt;&lt;full-title&gt;Primates&lt;/full-title&gt;&lt;/periodical&gt;&lt;pages&gt;267-282&lt;/pages&gt;&lt;volume&gt;40&lt;/volume&gt;&lt;number&gt;1&lt;/number&gt;&lt;dates&gt;&lt;year&gt;199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B45C1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3E9AA1" w14:textId="68BCDBF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eilleux&lt;/Author&gt;&lt;Year&gt;2013&lt;/Year&gt;&lt;RecNum&gt;169&lt;/RecNum&gt;&lt;DisplayText&gt;[9]&lt;/DisplayText&gt;&lt;record&gt;&lt;rec-number&gt;169&lt;/rec-number&gt;&lt;foreign-keys&gt;&lt;key app="EN" db-id="2fe2ztaw8d0rs7ezrs6pes2dre2tzwe2wxr9" timestamp="1696607915"&gt;169&lt;/key&gt;&lt;/foreign-keys&gt;&lt;ref-type name="Journal Article"&gt;17&lt;/ref-type&gt;&lt;contributors&gt;&lt;authors&gt;&lt;author&gt;Veilleux, C. C.&lt;/author&gt;&lt;author&gt;Louis, E. E.&lt;/author&gt;&lt;author&gt;Bolnick, D. A.&lt;/author&gt;&lt;/authors&gt;&lt;/contributors&gt;&lt;titles&gt;&lt;title&gt;Nocturnal light environments influence color vision and signatures of selection on the OPN1SW opsin gene in nocturnal lemurs&lt;/title&gt;&lt;secondary-title&gt;Molecular biology and evolution&lt;/secondary-title&gt;&lt;/titles&gt;&lt;periodical&gt;&lt;full-title&gt;Molecular biology and evolution&lt;/full-title&gt;&lt;/periodical&gt;&lt;pages&gt;1420-1437&lt;/pages&gt;&lt;volume&gt;30&lt;/volume&gt;&lt;number&gt;6&lt;/number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D1BAA4B" w14:textId="59851610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0B96BCC" w14:textId="0610E8D9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chülke&lt;/Author&gt;&lt;Year&gt;2003&lt;/Year&gt;&lt;RecNum&gt;179&lt;/RecNum&gt;&lt;DisplayText&gt;[37, 38]&lt;/DisplayText&gt;&lt;record&gt;&lt;rec-number&gt;179&lt;/rec-number&gt;&lt;foreign-keys&gt;&lt;key app="EN" db-id="2fe2ztaw8d0rs7ezrs6pes2dre2tzwe2wxr9" timestamp="1696620438"&gt;179&lt;/key&gt;&lt;/foreign-keys&gt;&lt;ref-type name="Journal Article"&gt;17&lt;/ref-type&gt;&lt;contributors&gt;&lt;authors&gt;&lt;author&gt;Schülke, O.&lt;/author&gt;&lt;author&gt;Kappeler, P. M.&lt;/author&gt;&lt;/authors&gt;&lt;/contributors&gt;&lt;titles&gt;&lt;title&gt;&lt;style face="normal" font="default" size="100%"&gt;So near and yet so far: territorial pairs, but low cohesion in pair partners in a nocturnal lemur, &lt;/style&gt;&lt;style face="italic" font="default" size="100%"&gt;Phaner furcifer&lt;/style&gt;&lt;/title&gt;&lt;secondary-title&gt;Animal Behaviour&lt;/secondary-title&gt;&lt;/titles&gt;&lt;periodical&gt;&lt;full-title&gt;Animal Behaviour&lt;/full-title&gt;&lt;/periodical&gt;&lt;pages&gt;331-343&lt;/pages&gt;&lt;volume&gt;65&lt;/volume&gt;&lt;dates&gt;&lt;year&gt;2003&lt;/year&gt;&lt;/dates&gt;&lt;urls&gt;&lt;/urls&gt;&lt;/record&gt;&lt;/Cite&gt;&lt;Cite&gt;&lt;Author&gt;Shülke&lt;/Author&gt;&lt;Year&gt;2005&lt;/Year&gt;&lt;RecNum&gt;322&lt;/RecNum&gt;&lt;record&gt;&lt;rec-number&gt;322&lt;/rec-number&gt;&lt;foreign-keys&gt;&lt;key app="EN" db-id="2fe2ztaw8d0rs7ezrs6pes2dre2tzwe2wxr9" timestamp="1716908296"&gt;322&lt;/key&gt;&lt;/foreign-keys&gt;&lt;ref-type name="Journal Article"&gt;17&lt;/ref-type&gt;&lt;contributors&gt;&lt;authors&gt;&lt;author&gt;Shülke, O.&lt;/author&gt;&lt;author&gt;Ostner, J.&lt;/author&gt;&lt;/authors&gt;&lt;/contributors&gt;&lt;titles&gt;&lt;title&gt;Big times for dwarfs: Social organization, sexual selection, and cooperation in the Cheirogaleidae&lt;/title&gt;&lt;secondary-title&gt;Evolutionary Anthropology&lt;/secondary-title&gt;&lt;/titles&gt;&lt;periodical&gt;&lt;full-title&gt;Evolutionary Anthropology&lt;/full-title&gt;&lt;/periodical&gt;&lt;pages&gt;170-185&lt;/pages&gt;&lt;volume&gt;14&lt;/volume&gt;&lt;number&gt;5&lt;/number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7, 3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35AD7F21" w14:textId="54693299" w:rsidTr="00467B2A">
        <w:trPr>
          <w:trHeight w:val="34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9CB17B7" w14:textId="2E54402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Varecia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variegata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variegata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59A956" w14:textId="666CDAB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7.17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C22A9F" w14:textId="6627FE2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75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EA028F" w14:textId="025D0FF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B1CA586" w14:textId="120DD8FF" w:rsidR="007F775B" w:rsidRPr="00B44AE6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9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84F7781" w14:textId="3B87FDB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C0733D2" w14:textId="741B0F4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487CE9" w14:textId="0C7AD4E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ECB9C8" w14:textId="2290EEF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aden&lt;/Author&gt;&lt;Year&gt;2019&lt;/Year&gt;&lt;RecNum&gt;112&lt;/RecNum&gt;&lt;DisplayText&gt;[39]&lt;/DisplayText&gt;&lt;record&gt;&lt;rec-number&gt;112&lt;/rec-number&gt;&lt;foreign-keys&gt;&lt;key app="EN" db-id="2fe2ztaw8d0rs7ezrs6pes2dre2tzwe2wxr9" timestamp="1693935665"&gt;112&lt;/key&gt;&lt;/foreign-keys&gt;&lt;ref-type name="Journal Article"&gt;17&lt;/ref-type&gt;&lt;contributors&gt;&lt;authors&gt;&lt;author&gt;Baden, A. L.&lt;/author&gt;&lt;/authors&gt;&lt;/contributors&gt;&lt;titles&gt;&lt;title&gt;&lt;style face="normal" font="default" size="100%"&gt;A description of nesting behaviors, including factors impacting nest site selection, in black-and-white ruffed lemurs (&lt;/style&gt;&lt;style face="italic" font="default" size="100%"&gt;Varecia variegata&lt;/style&gt;&lt;style face="normal" font="default" size="100%"&gt;)&lt;/style&gt;&lt;/title&gt;&lt;secondary-title&gt;Ecology and Evolution&lt;/secondary-title&gt;&lt;/titles&gt;&lt;periodical&gt;&lt;full-title&gt;Ecology and Evolution&lt;/full-title&gt;&lt;/periodical&gt;&lt;pages&gt;1010-1028&lt;/pages&gt;&lt;volume&gt;9&lt;/volume&gt;&lt;dates&gt;&lt;year&gt;201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DC755D" w14:textId="5D2BA4A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8F4095" w14:textId="35CFE99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16&lt;/Year&gt;&lt;RecNum&gt;158&lt;/RecNum&gt;&lt;DisplayText&gt;[21]&lt;/DisplayText&gt;&lt;record&gt;&lt;rec-number&gt;158&lt;/rec-number&gt;&lt;foreign-keys&gt;&lt;key app="EN" db-id="2fe2ztaw8d0rs7ezrs6pes2dre2tzwe2wxr9" timestamp="1696355302"&gt;158&lt;/key&gt;&lt;/foreign-keys&gt;&lt;ref-type name="Journal Article"&gt;17&lt;/ref-type&gt;&lt;contributors&gt;&lt;authors&gt;&lt;author&gt;Jacobs, R. L.&lt;/author&gt;&lt;author&gt;Bradley, B. J.&lt;/author&gt;&lt;/authors&gt;&lt;/contributors&gt;&lt;titles&gt;&lt;title&gt;Considering the influence of nonadaptive evolution on primate color vision&lt;/title&gt;&lt;secondary-title&gt;PLoS One&lt;/secondary-title&gt;&lt;/titles&gt;&lt;periodical&gt;&lt;full-title&gt;PLoS One&lt;/full-title&gt;&lt;abbr-1&gt;PloS one&lt;/abbr-1&gt;&lt;/periodical&gt;&lt;pages&gt;e0149664&lt;/pages&gt;&lt;volume&gt;11&lt;/volume&gt;&lt;number&gt;3&lt;/number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8E9F3E2" w14:textId="61D3A11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2C6E7FA" w14:textId="0F1F277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hite&lt;/Author&gt;&lt;Year&gt;1993&lt;/Year&gt;&lt;RecNum&gt;323&lt;/RecNum&gt;&lt;DisplayText&gt;[40]&lt;/DisplayText&gt;&lt;record&gt;&lt;rec-number&gt;323&lt;/rec-number&gt;&lt;foreign-keys&gt;&lt;key app="EN" db-id="2fe2ztaw8d0rs7ezrs6pes2dre2tzwe2wxr9" timestamp="1716908580"&gt;323&lt;/key&gt;&lt;/foreign-keys&gt;&lt;ref-type name="Book Section"&gt;5&lt;/ref-type&gt;&lt;contributors&gt;&lt;authors&gt;&lt;author&gt;White, Frances J.&lt;/author&gt;&lt;author&gt;Balko, Elizabeth A.&lt;/author&gt;&lt;author&gt;Fox, ElizaBeth A.&lt;/author&gt;&lt;/authors&gt;&lt;secondary-authors&gt;&lt;author&gt;Kappeler, Peter M.&lt;/author&gt;&lt;author&gt;Ganzhorn, Jörg U.&lt;/author&gt;&lt;/secondary-authors&gt;&lt;/contributors&gt;&lt;titles&gt;&lt;title&gt;Male Transfer in Captive Ruffed Lemurs, Varecia Variegata Variegata&lt;/title&gt;&lt;secondary-title&gt;Lemur Social Systems and Their Ecological Basis&lt;/secondary-title&gt;&lt;/titles&gt;&lt;pages&gt;41-49&lt;/pages&gt;&lt;dates&gt;&lt;year&gt;1993&lt;/year&gt;&lt;/dates&gt;&lt;pub-location&gt;Boston, MA&lt;/pub-location&gt;&lt;publisher&gt;Springer US&lt;/publisher&gt;&lt;isbn&gt;978-1-4899-2412-4&lt;/isbn&gt;&lt;label&gt;White1993&lt;/label&gt;&lt;urls&gt;&lt;related-urls&gt;&lt;url&gt;https://doi.org/10.1007/978-1-4899-2412-4_4&lt;/url&gt;&lt;/related-urls&gt;&lt;/urls&gt;&lt;electronic-resource-num&gt;10.1007/978-1-4899-2412-4_4&lt;/electronic-resource-num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532E31BF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20931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louatta palliata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B8AFC7" w14:textId="77777777" w:rsidR="007F775B" w:rsidRPr="00425EBB" w:rsidRDefault="007F775B" w:rsidP="00D32700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25EB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22.7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C4307" w14:textId="77777777" w:rsidR="007F775B" w:rsidRPr="00425EBB" w:rsidRDefault="007F775B" w:rsidP="00D32700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425EB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580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E4464C" w14:textId="2B09CA9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unn&lt;/Author&gt;&lt;Year&gt;2015&lt;/Year&gt;&lt;RecNum&gt;104&lt;/RecNum&gt;&lt;DisplayText&gt;[41]&lt;/DisplayText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8099167" w14:textId="264262D3" w:rsidR="007F775B" w:rsidRPr="00B44AE6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8.7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569BAE2" w14:textId="4506FC4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37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3351E3" w14:textId="2D20C02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owak&lt;/Author&gt;&lt;Year&gt;1991&lt;/Year&gt;&lt;RecNum&gt;324&lt;/RecNum&gt;&lt;DisplayText&gt;[2]&lt;/DisplayText&gt;&lt;record&gt;&lt;rec-number&gt;324&lt;/rec-number&gt;&lt;foreign-keys&gt;&lt;key app="EN" db-id="2fe2ztaw8d0rs7ezrs6pes2dre2tzwe2wxr9" timestamp="1716916664"&gt;324&lt;/key&gt;&lt;/foreign-keys&gt;&lt;ref-type name="Book"&gt;6&lt;/ref-type&gt;&lt;contributors&gt;&lt;authors&gt;&lt;author&gt;Nowak, R. M.&lt;/author&gt;&lt;/authors&gt;&lt;/contributors&gt;&lt;titles&gt;&lt;title&gt;Walker’s Mammals of the World&lt;/title&gt;&lt;/titles&gt;&lt;volume&gt;1 and 2&lt;/volume&gt;&lt;dates&gt;&lt;year&gt;1991&lt;/year&gt;&lt;/dates&gt;&lt;publisher&gt;Johns Hopkins University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2E2AC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2CD09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4A193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T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B5A128" w14:textId="750D3D2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ánchez-Solano&lt;/Author&gt;&lt;Year&gt;2020&lt;/Year&gt;&lt;RecNum&gt;303&lt;/RecNum&gt;&lt;DisplayText&gt;[42]&lt;/DisplayText&gt;&lt;record&gt;&lt;rec-number&gt;303&lt;/rec-number&gt;&lt;foreign-keys&gt;&lt;key app="EN" db-id="2fe2ztaw8d0rs7ezrs6pes2dre2tzwe2wxr9" timestamp="1710528984"&gt;303&lt;/key&gt;&lt;/foreign-keys&gt;&lt;ref-type name="Journal Article"&gt;17&lt;/ref-type&gt;&lt;contributors&gt;&lt;authors&gt;&lt;author&gt;Sánchez-Solano, K. G.&lt;/author&gt;&lt;author&gt;Morales-Mávil, J. É.&lt;/author&gt;&lt;author&gt;Laska, M.&lt;/author&gt;&lt;author&gt;Melin, A. D.&lt;/author&gt;&lt;author&gt;Salazar, L. T. H.&lt;/author&gt;&lt;/authors&gt;&lt;/contributors&gt;&lt;titles&gt;&lt;title&gt;&lt;style face="normal" font="default" size="100%"&gt;Visual detection and fruit selection by the  mantled howler monkey (&lt;/style&gt;&lt;style face="italic" font="default" size="100%"&gt;Alouatta palliata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1-11&lt;/pages&gt;&lt;volume&gt;82&lt;/volume&gt;&lt;number&gt;10&lt;/number&gt;&lt;dates&gt;&lt;year&gt;202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BF43707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2EFC38F" w14:textId="3CEB3B6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an Belle&lt;/Author&gt;&lt;Year&gt;2015&lt;/Year&gt;&lt;RecNum&gt;184&lt;/RecNum&gt;&lt;DisplayText&gt;[43]&lt;/DisplayText&gt;&lt;record&gt;&lt;rec-number&gt;184&lt;/rec-number&gt;&lt;foreign-keys&gt;&lt;key app="EN" db-id="2fe2ztaw8d0rs7ezrs6pes2dre2tzwe2wxr9" timestamp="1696702225"&gt;184&lt;/key&gt;&lt;/foreign-keys&gt;&lt;ref-type name="Book Section"&gt;5&lt;/ref-type&gt;&lt;contributors&gt;&lt;authors&gt;&lt;author&gt;Van Belle, S.&lt;/author&gt;&lt;author&gt;Bicca-Marques, J. C.&lt;/author&gt;&lt;/authors&gt;&lt;secondary-authors&gt;&lt;author&gt;Kowalewski, M. M.&lt;/author&gt;&lt;/secondary-authors&gt;&lt;tertiary-authors&gt;&lt;author&gt;Barrett, Louise&lt;/author&gt;&lt;/tertiary-authors&gt;&lt;/contributors&gt;&lt;titles&gt;&lt;title&gt;Insights into reproductive strategies and sexual selection in howler monkeys&lt;/title&gt;&lt;secondary-title&gt;Howler Monkeys, Developments in Primatology: Progress and Prospects&lt;/secondary-title&gt;&lt;/titles&gt;&lt;pages&gt;57-83&lt;/pages&gt;&lt;section&gt;3&lt;/section&gt;&lt;dates&gt;&lt;year&gt;2015&lt;/year&gt;&lt;/dates&gt;&lt;pub-location&gt;New York&lt;/pub-location&gt;&lt;publisher&gt;Springer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2EEB4E79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E373C5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Alouatta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seniculus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81281D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5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90AE8D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7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2938FF8" w14:textId="35498ED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unn&lt;/Author&gt;&lt;Year&gt;2015&lt;/Year&gt;&lt;RecNum&gt;104&lt;/RecNum&gt;&lt;DisplayText&gt;[41]&lt;/DisplayText&gt;&lt;record&gt;&lt;rec-number&gt;104&lt;/rec-number&gt;&lt;foreign-keys&gt;&lt;key app="EN" db-id="2fe2ztaw8d0rs7ezrs6pes2dre2tzwe2wxr9" timestamp="1693337483"&gt;104&lt;/key&gt;&lt;/foreign-keys&gt;&lt;ref-type name="Journal Article"&gt;17&lt;/ref-type&gt;&lt;contributors&gt;&lt;authors&gt;&lt;author&gt;Dunn, J.  C.&lt;/author&gt;&lt;author&gt;Halenar, L. B.&lt;/author&gt;&lt;author&gt;Davies, T. G.&lt;/author&gt;&lt;author&gt;Cristobal-Azkarate, J.&lt;/author&gt;&lt;author&gt;Reby, D.&lt;/author&gt;&lt;author&gt;Sykes, D.&lt;/author&gt;&lt;author&gt;Dengg, S.&lt;/author&gt;&lt;author&gt;Fitch, W. T.&lt;/author&gt;&lt;author&gt;Knapp, L. A.&lt;/author&gt;&lt;/authors&gt;&lt;/contributors&gt;&lt;titles&gt;&lt;title&gt;Evolutionary trade-off between vocal tract and testes dimensions in howler monkeys&lt;/title&gt;&lt;secondary-title&gt;Current Biology&lt;/secondary-title&gt;&lt;/titles&gt;&lt;periodical&gt;&lt;full-title&gt;Current Biology&lt;/full-title&gt;&lt;/periodical&gt;&lt;pages&gt;2839-2844&lt;/pages&gt;&lt;volume&gt;25&lt;/volume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54D38F3" w14:textId="0BB2D27E" w:rsidR="007F775B" w:rsidRPr="00B44AE6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9.39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206ED59" w14:textId="621BF32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6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ECC110C" w14:textId="5B72046E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5C4D9E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BE79CAC" w14:textId="4853A1B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rividoro&lt;/Author&gt;&lt;Year&gt;2021&lt;/Year&gt;&lt;RecNum&gt;223&lt;/RecNum&gt;&lt;DisplayText&gt;[44]&lt;/DisplayText&gt;&lt;record&gt;&lt;rec-number&gt;223&lt;/rec-number&gt;&lt;foreign-keys&gt;&lt;key app="EN" db-id="2fe2ztaw8d0rs7ezrs6pes2dre2tzwe2wxr9" timestamp="1705082633"&gt;223&lt;/key&gt;&lt;/foreign-keys&gt;&lt;ref-type name="Journal Article"&gt;17&lt;/ref-type&gt;&lt;contributors&gt;&lt;authors&gt;&lt;author&gt;Brividoro, M. V.&lt;/author&gt;&lt;author&gt;Oaklander,  L. I.&lt;/author&gt;&lt;author&gt;Cantarelli, V. I.&lt;/author&gt;&lt;author&gt;Ponzio, M. F.&lt;/author&gt;&lt;author&gt;Ferrari, H. R.&lt;/author&gt;&lt;author&gt;Kowalewski, M. M.&lt;/author&gt;&lt;/authors&gt;&lt;/contributors&gt;&lt;titles&gt;&lt;title&gt;&lt;style face="normal" font="default" size="100%"&gt;The effects of social  factors and kinship on co-sleeping of black and gold howler monkeys (&lt;/style&gt;&lt;style face="italic" font="default" size="100%"&gt;Alouatta caraya&lt;/style&gt;&lt;style face="normal" font="default" size="100%"&gt;)&lt;/style&gt;&lt;/title&gt;&lt;secondary-title&gt;Int J Primatol&lt;/secondary-title&gt;&lt;/titles&gt;&lt;periodical&gt;&lt;full-title&gt;Int J Primatol&lt;/full-title&gt;&lt;/periodical&gt;&lt;pages&gt;876-895&lt;/pages&gt;&lt;volume&gt;42&lt;/volume&gt;&lt;dates&gt;&lt;year&gt;202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F72701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RT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4420023" w14:textId="4CE913A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0NS00N1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yMDAzPC9ZZWFyPjxS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5-4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30C0EE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0A401F2" w14:textId="03E846F9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Van Belle&lt;/Author&gt;&lt;Year&gt;2015&lt;/Year&gt;&lt;RecNum&gt;184&lt;/RecNum&gt;&lt;DisplayText&gt;[43]&lt;/DisplayText&gt;&lt;record&gt;&lt;rec-number&gt;184&lt;/rec-number&gt;&lt;foreign-keys&gt;&lt;key app="EN" db-id="2fe2ztaw8d0rs7ezrs6pes2dre2tzwe2wxr9" timestamp="1696702225"&gt;184&lt;/key&gt;&lt;/foreign-keys&gt;&lt;ref-type name="Book Section"&gt;5&lt;/ref-type&gt;&lt;contributors&gt;&lt;authors&gt;&lt;author&gt;Van Belle, S.&lt;/author&gt;&lt;author&gt;Bicca-Marques, J. C.&lt;/author&gt;&lt;/authors&gt;&lt;secondary-authors&gt;&lt;author&gt;Kowalewski, M. M.&lt;/author&gt;&lt;/secondary-authors&gt;&lt;tertiary-authors&gt;&lt;author&gt;Barrett, Louise&lt;/author&gt;&lt;/tertiary-authors&gt;&lt;/contributors&gt;&lt;titles&gt;&lt;title&gt;Insights into reproductive strategies and sexual selection in howler monkeys&lt;/title&gt;&lt;secondary-title&gt;Howler Monkeys, Developments in Primatology: Progress and Prospects&lt;/secondary-title&gt;&lt;/titles&gt;&lt;pages&gt;57-83&lt;/pages&gt;&lt;section&gt;3&lt;/section&gt;&lt;dates&gt;&lt;year&gt;2015&lt;/year&gt;&lt;/dates&gt;&lt;pub-location&gt;New York&lt;/pub-location&gt;&lt;publisher&gt;Springer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33AB1174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2E533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otus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trivirgatus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3B34D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2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66113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02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AFB165" w14:textId="5126468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lejwvQXV0aG9yPjxZZWFyPjIwMjA8L1llYXI+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lejwvQXV0aG9yPjxZZWFyPjIwMjA8L1llYXI+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13, 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249C294" w14:textId="2DCD03F1" w:rsidR="007F775B" w:rsidRPr="00B44AE6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04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7352291" w14:textId="5E8EAB2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80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C7BFB54" w14:textId="74069FF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B596D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6900A3" w14:textId="7282A28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right&lt;/Author&gt;&lt;Year&gt;1985&lt;/Year&gt;&lt;RecNum&gt;199&lt;/RecNum&gt;&lt;DisplayText&gt;[48]&lt;/DisplayText&gt;&lt;record&gt;&lt;rec-number&gt;199&lt;/rec-number&gt;&lt;foreign-keys&gt;&lt;key app="EN" db-id="2fe2ztaw8d0rs7ezrs6pes2dre2tzwe2wxr9" timestamp="1696711187"&gt;199&lt;/key&gt;&lt;/foreign-keys&gt;&lt;ref-type name="Thesis"&gt;32&lt;/ref-type&gt;&lt;contributors&gt;&lt;authors&gt;&lt;author&gt;Wright, P. C.&lt;/author&gt;&lt;/authors&gt;&lt;tertiary-authors&gt;&lt;author&gt;Kinzey, Warren G.&lt;/author&gt;&lt;/tertiary-authors&gt;&lt;/contributors&gt;&lt;titles&gt;&lt;title&gt;&lt;style face="normal" font="default" size="100%"&gt;The costs and benefits of nocturnality of &lt;/style&gt;&lt;style face="italic" font="default" size="100%"&gt;Aotus trivirgatus&lt;/style&gt;&lt;style face="normal" font="default" size="100%"&gt; (the night monkey)&lt;/style&gt;&lt;/title&gt;&lt;secondary-title&gt;Anthropology&lt;/secondary-title&gt;&lt;/titles&gt;&lt;pages&gt;343&lt;/pages&gt;&lt;volume&gt;Ph.D.&lt;/volume&gt;&lt;number&gt;8601707&lt;/number&gt;&lt;dates&gt;&lt;year&gt;1985&lt;/year&gt;&lt;pub-dates&gt;&lt;date&gt;September 27, 1985&lt;/date&gt;&lt;/pub-dates&gt;&lt;/dates&gt;&lt;pub-location&gt;University Microfilms International&lt;/pub-location&gt;&lt;publisher&gt;City University of New York&lt;/publisher&gt;&lt;work-type&gt;Doctoral dissertation&lt;/work-type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4A461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M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6F6E70" w14:textId="779BD608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xOTk2PC9ZZWFyPjxS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E0NzEtMjk1NDwvcGFnZXM+PHZv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KYWNvYnM8L0F1dGhvcj48WWVhcj4xOTk2PC9ZZWFyPjxS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</w:fldData>
              </w:fldCha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9, 5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EECC495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C3E78BE" w14:textId="3D95D02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right&lt;/Author&gt;&lt;Year&gt;1990&lt;/Year&gt;&lt;RecNum&gt;198&lt;/RecNum&gt;&lt;DisplayText&gt;[51]&lt;/DisplayText&gt;&lt;record&gt;&lt;rec-number&gt;198&lt;/rec-number&gt;&lt;foreign-keys&gt;&lt;key app="EN" db-id="2fe2ztaw8d0rs7ezrs6pes2dre2tzwe2wxr9" timestamp="1696710165"&gt;198&lt;/key&gt;&lt;/foreign-keys&gt;&lt;ref-type name="Journal Article"&gt;17&lt;/ref-type&gt;&lt;contributors&gt;&lt;authors&gt;&lt;author&gt;Wright, P. C.&lt;/author&gt;&lt;/authors&gt;&lt;/contributors&gt;&lt;titles&gt;&lt;title&gt;Patterns of paternal care in primates&lt;/title&gt;&lt;secondary-title&gt;Int J Primatol&lt;/secondary-title&gt;&lt;/titles&gt;&lt;periodical&gt;&lt;full-title&gt;Int J Primatol&lt;/full-title&gt;&lt;/periodical&gt;&lt;pages&gt;89-102&lt;/pages&gt;&lt;volume&gt;11&lt;/volume&gt;&lt;number&gt;2&lt;/number&gt;&lt;dates&gt;&lt;year&gt;1990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3F9ABD07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C94F8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lastRenderedPageBreak/>
              <w:t>Ateles geoffroyi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FBE2D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.4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39A61F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94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A6DBA2" w14:textId="2D95E28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13, 24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13, 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492B0F1" w14:textId="340DEEB2" w:rsidR="007F775B" w:rsidRPr="00B44AE6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8.6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944D708" w14:textId="02BA6A7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09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0FA0713" w14:textId="072981A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1A1E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FDCDC0" w14:textId="4D58FB3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ichard&lt;/Author&gt;&lt;Year&gt;1970&lt;/Year&gt;&lt;RecNum&gt;262&lt;/RecNum&gt;&lt;DisplayText&gt;[52, 53]&lt;/DisplayText&gt;&lt;record&gt;&lt;rec-number&gt;262&lt;/rec-number&gt;&lt;foreign-keys&gt;&lt;key app="EN" db-id="2fe2ztaw8d0rs7ezrs6pes2dre2tzwe2wxr9" timestamp="1706561999"&gt;262&lt;/key&gt;&lt;/foreign-keys&gt;&lt;ref-type name="Journal Article"&gt;17&lt;/ref-type&gt;&lt;contributors&gt;&lt;authors&gt;&lt;author&gt;Richard, A. F.&lt;/author&gt;&lt;/authors&gt;&lt;/contributors&gt;&lt;titles&gt;&lt;title&gt;&lt;style face="normal" font="default" size="100%"&gt;A comparative study of the activity patterns and behavior of &lt;/style&gt;&lt;style face="italic" font="default" size="100%"&gt;Alouatta villosa&lt;/style&gt;&lt;style face="normal" font="default" size="100%"&gt; and &lt;/style&gt;&lt;style face="italic" font="default" size="100%"&gt;Ateles geoffroyi&lt;/style&gt;&lt;/title&gt;&lt;secondary-title&gt;Folia Primatologica&lt;/secondary-title&gt;&lt;/titles&gt;&lt;periodical&gt;&lt;full-title&gt;Folia Primatologica&lt;/full-title&gt;&lt;/periodical&gt;&lt;pages&gt;241-263&lt;/pages&gt;&lt;volume&gt;12&lt;/volume&gt;&lt;dates&gt;&lt;year&gt;1970&lt;/year&gt;&lt;/dates&gt;&lt;urls&gt;&lt;/urls&gt;&lt;/record&gt;&lt;/Cite&gt;&lt;Cite&gt;&lt;Author&gt;Munoz-Delgado&lt;/Author&gt;&lt;Year&gt;2014&lt;/Year&gt;&lt;RecNum&gt;225&lt;/RecNum&gt;&lt;record&gt;&lt;rec-number&gt;225&lt;/rec-number&gt;&lt;foreign-keys&gt;&lt;key app="EN" db-id="2fe2ztaw8d0rs7ezrs6pes2dre2tzwe2wxr9" timestamp="1705086877"&gt;225&lt;/key&gt;&lt;/foreign-keys&gt;&lt;ref-type name="Journal Article"&gt;17&lt;/ref-type&gt;&lt;contributors&gt;&lt;authors&gt;&lt;author&gt;Munoz-Delgado, J.&lt;/author&gt;&lt;author&gt;Sánchez-Ferrer, J. C.&lt;/author&gt;&lt;author&gt;Pérez-Galicia, S.&lt;/author&gt;&lt;author&gt;Canales-Espinosa, D.&lt;/author&gt;&lt;author&gt;Erkert, H. G.&lt;/author&gt;&lt;/authors&gt;&lt;/contributors&gt;&lt;titles&gt;&lt;title&gt;Effects of housing conditions and season on the activity rhythm of spider monkeys (Ateles geoffroyi) kept under natural conditions within their distributional range in Central Mexico&lt;/title&gt;&lt;secondary-title&gt;Chronobiology International&lt;/secondary-title&gt;&lt;/titles&gt;&lt;periodical&gt;&lt;full-title&gt;Chronobiology International&lt;/full-title&gt;&lt;/periodical&gt;&lt;pages&gt;983-995&lt;/pages&gt;&lt;volume&gt;31&lt;/volume&gt;&lt;number&gt;9&lt;/number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2, 5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CB11B2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72B66E" w14:textId="1ED603E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iramatsu&lt;/Author&gt;&lt;Year&gt;2005&lt;/Year&gt;&lt;RecNum&gt;209&lt;/RecNum&gt;&lt;DisplayText&gt;[54]&lt;/DisplayText&gt;&lt;record&gt;&lt;rec-number&gt;209&lt;/rec-number&gt;&lt;foreign-keys&gt;&lt;key app="EN" db-id="2fe2ztaw8d0rs7ezrs6pes2dre2tzwe2wxr9" timestamp="1696716733"&gt;209&lt;/key&gt;&lt;/foreign-keys&gt;&lt;ref-type name="Journal Article"&gt;17&lt;/ref-type&gt;&lt;contributors&gt;&lt;authors&gt;&lt;author&gt;Hiramatsu, C.&lt;/author&gt;&lt;author&gt;Tsutsui, T.&lt;/author&gt;&lt;author&gt;Matsumoto, Y.&lt;/author&gt;&lt;author&gt;Aureli, F.&lt;/author&gt;&lt;author&gt;Fedigan, L. M.&lt;/author&gt;&lt;author&gt;Kawamura, S.&lt;/author&gt;&lt;/authors&gt;&lt;/contributors&gt;&lt;titles&gt;&lt;title&gt;&lt;style face="normal" font="default" size="100%"&gt;Color-vision polymorphism in wild capuchins (&lt;/style&gt;&lt;style face="italic" font="default" size="100%"&gt;Cebus capucinus&lt;/style&gt;&lt;style face="normal" font="default" size="100%"&gt;) and spider monkeys (&lt;/style&gt;&lt;style face="italic" font="default" size="100%"&gt;Ateles geoffroyi&lt;/style&gt;&lt;style face="normal" font="default" size="100%"&gt;) in Costa Rica&lt;/style&gt;&lt;/title&gt;&lt;secondary-title&gt;American Journal  of Primatology&lt;/secondary-title&gt;&lt;/titles&gt;&lt;periodical&gt;&lt;full-title&gt;American Journal  of Primatology&lt;/full-title&gt;&lt;/periodical&gt;&lt;pages&gt;447-461&lt;/pages&gt;&lt;volume&gt;67&lt;/volume&gt;&lt;number&gt;4&lt;/number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ECD487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462DBE5" w14:textId="14E6EF7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edigan&lt;/Author&gt;&lt;Year&gt;1984&lt;/Year&gt;&lt;RecNum&gt;208&lt;/RecNum&gt;&lt;DisplayText&gt;[55]&lt;/DisplayText&gt;&lt;record&gt;&lt;rec-number&gt;208&lt;/rec-number&gt;&lt;foreign-keys&gt;&lt;key app="EN" db-id="2fe2ztaw8d0rs7ezrs6pes2dre2tzwe2wxr9" timestamp="1696716101"&gt;208&lt;/key&gt;&lt;/foreign-keys&gt;&lt;ref-type name="Journal Article"&gt;17&lt;/ref-type&gt;&lt;contributors&gt;&lt;authors&gt;&lt;author&gt;Fedigan, L. M.&lt;/author&gt;&lt;author&gt;Baxter, M. J.&lt;/author&gt;&lt;/authors&gt;&lt;/contributors&gt;&lt;titles&gt;&lt;title&gt;&lt;style face="normal" font="default" size="100%"&gt;Sex differences and social organization in free-ranging spider monkeys (&lt;/style&gt;&lt;style face="italic" font="default" size="100%"&gt;Ateles geoffroyi&lt;/style&gt;&lt;style face="normal" font="default" size="100%"&gt;)&lt;/style&gt;&lt;/title&gt;&lt;secondary-title&gt;Primates&lt;/secondary-title&gt;&lt;/titles&gt;&lt;periodical&gt;&lt;full-title&gt;Primates&lt;/full-title&gt;&lt;/periodical&gt;&lt;pages&gt;279-294&lt;/pages&gt;&lt;volume&gt;25&lt;/volume&gt;&lt;dates&gt;&lt;year&gt;198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1CDBE123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52916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acajao</w:t>
            </w:r>
            <w:proofErr w:type="spellEnd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 calv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A110C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.8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DA5D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45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A10DFD" w14:textId="242E9B4E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4B723FA" w14:textId="4C6CED92" w:rsidR="007F775B" w:rsidRPr="00B44AE6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5.7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9A282AC" w14:textId="4A9AEE5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B44AE6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3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A7BB934" w14:textId="306DA1D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CFDD9A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751884" w14:textId="0662687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arnett&lt;/Author&gt;&lt;Year&gt;2013&lt;/Year&gt;&lt;RecNum&gt;226&lt;/RecNum&gt;&lt;DisplayText&gt;[56]&lt;/DisplayText&gt;&lt;record&gt;&lt;rec-number&gt;226&lt;/rec-number&gt;&lt;foreign-keys&gt;&lt;key app="EN" db-id="2fe2ztaw8d0rs7ezrs6pes2dre2tzwe2wxr9" timestamp="1705088014"&gt;226&lt;/key&gt;&lt;/foreign-keys&gt;&lt;ref-type name="Book Section"&gt;5&lt;/ref-type&gt;&lt;contributors&gt;&lt;authors&gt;&lt;author&gt;Barnett, A. A.&lt;/author&gt;&lt;author&gt;Bowler, M.&lt;/author&gt;&lt;author&gt;Bezerra, B. M.&lt;/author&gt;&lt;author&gt;Defler, T. R.&lt;/author&gt;&lt;/authors&gt;&lt;secondary-authors&gt;&lt;author&gt;Veiga, Liza M.&lt;/author&gt;&lt;author&gt;Barnett, Adrian A.&lt;/author&gt;&lt;author&gt;Ferrari, Stephan F.&lt;/author&gt;&lt;author&gt;Norconk, Marilyn A.&lt;/author&gt;&lt;/secondary-authors&gt;&lt;/contributors&gt;&lt;titles&gt;&lt;title&gt;&lt;style face="normal" font="default" size="100%"&gt;Ecology and behavior of uacaris (genus &lt;/style&gt;&lt;style face="italic" font="default" size="100%"&gt;Cacajao&lt;/style&gt;&lt;style face="normal" font="default" size="100%"&gt;)&lt;/style&gt;&lt;/title&gt;&lt;secondary-title&gt;Evolutionary Biology and Conservation of Titis, Sakis and Uacaris&lt;/secondary-title&gt;&lt;/titles&gt;&lt;pages&gt;151-172&lt;/pages&gt;&lt;section&gt;14&lt;/section&gt;&lt;dates&gt;&lt;year&gt;2013&lt;/year&gt;&lt;/dates&gt;&lt;pub-location&gt;Cambridge, Ma&lt;/pub-location&gt;&lt;publisher&gt;Cambridge University Press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3A42F2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26F0DE" w14:textId="331B474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orso&lt;/Author&gt;&lt;Year&gt;2016&lt;/Year&gt;&lt;RecNum&gt;197&lt;/RecNum&gt;&lt;DisplayText&gt;[57]&lt;/DisplayText&gt;&lt;record&gt;&lt;rec-number&gt;197&lt;/rec-number&gt;&lt;foreign-keys&gt;&lt;key app="EN" db-id="2fe2ztaw8d0rs7ezrs6pes2dre2tzwe2wxr9" timestamp="1696709971"&gt;197&lt;/key&gt;&lt;/foreign-keys&gt;&lt;ref-type name="Journal Article"&gt;17&lt;/ref-type&gt;&lt;contributors&gt;&lt;authors&gt;&lt;author&gt;Corso, J.&lt;/author&gt;&lt;author&gt;Bowler, M.&lt;/author&gt;&lt;author&gt;Heymann, E. W.&lt;/author&gt;&lt;author&gt;Roos, C.&lt;/author&gt;&lt;author&gt;Mundy, N. I.&lt;/author&gt;&lt;/authors&gt;&lt;/contributors&gt;&lt;titles&gt;&lt;title&gt;&lt;style face="normal" font="default" size="100%"&gt;Highly polymorphic colour vision in a New World monkey with red facial skin, the bald uakari (&lt;/style&gt;&lt;style face="italic" font="default" size="100%"&gt;Cacajao calvus&lt;/style&gt;&lt;style face="normal" font="default" size="100%"&gt;)&lt;/style&gt;&lt;/title&gt;&lt;secondary-title&gt;Proceedings of the Royal Society B: Biological Sciences&lt;/secondary-title&gt;&lt;/titles&gt;&lt;periodical&gt;&lt;full-title&gt;Proceedings of the Royal Society B: Biological Sciences&lt;/full-title&gt;&lt;/periodical&gt;&lt;pages&gt;1-7&lt;/pages&gt;&lt;volume&gt;283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3F33BE7" w14:textId="503F526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54E0329" w14:textId="673253E0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arnett&lt;/Author&gt;&lt;Year&gt;2013&lt;/Year&gt;&lt;RecNum&gt;226&lt;/RecNum&gt;&lt;DisplayText&gt;[56]&lt;/DisplayText&gt;&lt;record&gt;&lt;rec-number&gt;226&lt;/rec-number&gt;&lt;foreign-keys&gt;&lt;key app="EN" db-id="2fe2ztaw8d0rs7ezrs6pes2dre2tzwe2wxr9" timestamp="1705088014"&gt;226&lt;/key&gt;&lt;/foreign-keys&gt;&lt;ref-type name="Book Section"&gt;5&lt;/ref-type&gt;&lt;contributors&gt;&lt;authors&gt;&lt;author&gt;Barnett, A. A.&lt;/author&gt;&lt;author&gt;Bowler, M.&lt;/author&gt;&lt;author&gt;Bezerra, B. M.&lt;/author&gt;&lt;author&gt;Defler, T. R.&lt;/author&gt;&lt;/authors&gt;&lt;secondary-authors&gt;&lt;author&gt;Veiga, Liza M.&lt;/author&gt;&lt;author&gt;Barnett, Adrian A.&lt;/author&gt;&lt;author&gt;Ferrari, Stephan F.&lt;/author&gt;&lt;author&gt;Norconk, Marilyn A.&lt;/author&gt;&lt;/secondary-authors&gt;&lt;/contributors&gt;&lt;titles&gt;&lt;title&gt;&lt;style face="normal" font="default" size="100%"&gt;Ecology and behavior of uacaris (genus &lt;/style&gt;&lt;style face="italic" font="default" size="100%"&gt;Cacajao&lt;/style&gt;&lt;style face="normal" font="default" size="100%"&gt;)&lt;/style&gt;&lt;/title&gt;&lt;secondary-title&gt;Evolutionary Biology and Conservation of Titis, Sakis and Uacaris&lt;/secondary-title&gt;&lt;/titles&gt;&lt;pages&gt;151-172&lt;/pages&gt;&lt;section&gt;14&lt;/section&gt;&lt;dates&gt;&lt;year&gt;2013&lt;/year&gt;&lt;/dates&gt;&lt;pub-location&gt;Cambridge, Ma&lt;/pub-location&gt;&lt;publisher&gt;Cambridge University Press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5E2D172B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58B9C2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Callithrix jacchus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DB0A3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3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2499EF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2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321C4C" w14:textId="1251B7F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88FFFD9" w14:textId="61AB9639" w:rsidR="007F775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92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E746B79" w14:textId="70EBFE8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93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34BCEF5" w14:textId="577645B1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A2618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8516F1" w14:textId="4719928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Erkert&lt;/Author&gt;&lt;Year&gt;1989&lt;/Year&gt;&lt;RecNum&gt;229&lt;/RecNum&gt;&lt;DisplayText&gt;[58]&lt;/DisplayText&gt;&lt;record&gt;&lt;rec-number&gt;229&lt;/rec-number&gt;&lt;foreign-keys&gt;&lt;key app="EN" db-id="2fe2ztaw8d0rs7ezrs6pes2dre2tzwe2wxr9" timestamp="1705091554"&gt;229&lt;/key&gt;&lt;/foreign-keys&gt;&lt;ref-type name="Journal Article"&gt;17&lt;/ref-type&gt;&lt;contributors&gt;&lt;authors&gt;&lt;author&gt;Erkert, H. G.&lt;/author&gt;&lt;/authors&gt;&lt;/contributors&gt;&lt;titles&gt;&lt;title&gt;&lt;style face="normal" font="default" size="100%"&gt;Characteristics of the circadian activity rhythm of common marmosets (&lt;/style&gt;&lt;style face="italic" font="default" size="100%"&gt;Callithrix j. jacchus&lt;/style&gt;&lt;style face="normal" font="default" size="100%"&gt;)&lt;/style&gt;&lt;/title&gt;&lt;secondary-title&gt;Am J Primatol&lt;/secondary-title&gt;&lt;/titles&gt;&lt;periodical&gt;&lt;full-title&gt;Am J Primatol&lt;/full-title&gt;&lt;abbr-1&gt;American journal of primatology&lt;/abbr-1&gt;&lt;/periodical&gt;&lt;pages&gt;271-286&lt;/pages&gt;&lt;volume&gt;17&lt;/volume&gt;&lt;dates&gt;&lt;year&gt;1989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E08A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2E8DC4" w14:textId="35DB8F4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urridge&lt;/Author&gt;&lt;Year&gt;2002&lt;/Year&gt;&lt;RecNum&gt;189&lt;/RecNum&gt;&lt;DisplayText&gt;[59]&lt;/DisplayText&gt;&lt;record&gt;&lt;rec-number&gt;189&lt;/rec-number&gt;&lt;foreign-keys&gt;&lt;key app="EN" db-id="2fe2ztaw8d0rs7ezrs6pes2dre2tzwe2wxr9" timestamp="1696705441"&gt;189&lt;/key&gt;&lt;/foreign-keys&gt;&lt;ref-type name="Journal Article"&gt;17&lt;/ref-type&gt;&lt;contributors&gt;&lt;authors&gt;&lt;author&gt;Surridge, A. K.&lt;/author&gt;&lt;author&gt;Mundy, N. I.&lt;/author&gt;&lt;/authors&gt;&lt;/contributors&gt;&lt;titles&gt;&lt;title&gt;Trans-specific evolution of opsin alleles and the maintenance of trichromatic colour vision in Callitrichine primates&lt;/title&gt;&lt;secondary-title&gt;Molecular Ecology&lt;/secondary-title&gt;&lt;/titles&gt;&lt;periodical&gt;&lt;full-title&gt;Molecular ecology&lt;/full-title&gt;&lt;/periodical&gt;&lt;pages&gt;2157-2169&lt;/pages&gt;&lt;volume&gt;11&lt;/volume&gt;&lt;dates&gt;&lt;year&gt;200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6015A4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CF1AAA9" w14:textId="6D0CCFC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íaz-Muñoz&lt;/Author&gt;&lt;Year&gt;2016&lt;/Year&gt;&lt;RecNum&gt;188&lt;/RecNum&gt;&lt;DisplayText&gt;[60]&lt;/DisplayText&gt;&lt;record&gt;&lt;rec-number&gt;188&lt;/rec-number&gt;&lt;foreign-keys&gt;&lt;key app="EN" db-id="2fe2ztaw8d0rs7ezrs6pes2dre2tzwe2wxr9" timestamp="1696705114"&gt;188&lt;/key&gt;&lt;/foreign-keys&gt;&lt;ref-type name="Journal Article"&gt;17&lt;/ref-type&gt;&lt;contributors&gt;&lt;authors&gt;&lt;author&gt;Díaz-Muñoz, S.&lt;/author&gt;&lt;/authors&gt;&lt;/contributors&gt;&lt;titles&gt;&lt;title&gt;Complex cooperative breeders: using infant care costs to explain variability in callithricine social and reproductive behavior&lt;/title&gt;&lt;secondary-title&gt;American Journal of Primatology&lt;/secondary-title&gt;&lt;/titles&gt;&lt;periodical&gt;&lt;full-title&gt;Am J Primatol&lt;/full-title&gt;&lt;abbr-1&gt;American journal of primatology&lt;/abbr-1&gt;&lt;/periodical&gt;&lt;pages&gt;372-387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449926B4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DEBD8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Callithrix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ygmaea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1A26B5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.33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4BC3DA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A5415D" w14:textId="78968B19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AB2312B" w14:textId="5C2B449D" w:rsidR="007F775B" w:rsidRPr="0028087A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20"/>
                <w:szCs w:val="20"/>
                <w14:ligatures w14:val="none"/>
              </w:rPr>
              <w:t>1.31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23C944FC" w14:textId="258AA90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3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B6833DC" w14:textId="3EF25FA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we&lt;/Author&gt;&lt;Year&gt;1996&lt;/Year&gt;&lt;RecNum&gt;327&lt;/RecNum&gt;&lt;DisplayText&gt;[32]&lt;/DisplayText&gt;&lt;record&gt;&lt;rec-number&gt;327&lt;/rec-number&gt;&lt;foreign-keys&gt;&lt;key app="EN" db-id="2fe2ztaw8d0rs7ezrs6pes2dre2tzwe2wxr9" timestamp="1716918573"&gt;327&lt;/key&gt;&lt;/foreign-keys&gt;&lt;ref-type name="Book"&gt;6&lt;/ref-type&gt;&lt;contributors&gt;&lt;authors&gt;&lt;author&gt;Rowe, N.&lt;/author&gt;&lt;/authors&gt;&lt;/contributors&gt;&lt;titles&gt;&lt;title&gt;The Pictorial Guide to the Living Primates&lt;/title&gt;&lt;/titles&gt;&lt;dates&gt;&lt;year&gt;1996&lt;/year&gt;&lt;/dates&gt;&lt;pub-location&gt;New York&lt;/pub-location&gt;&lt;publisher&gt;Pogonias Press&lt;/publisher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32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F1BAA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921E23" w14:textId="0118B9D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atersall&lt;/Author&gt;&lt;Year&gt;2012&lt;/Year&gt;&lt;RecNum&gt;230&lt;/RecNum&gt;&lt;DisplayText&gt;[61]&lt;/DisplayText&gt;&lt;record&gt;&lt;rec-number&gt;230&lt;/rec-number&gt;&lt;foreign-keys&gt;&lt;key app="EN" db-id="2fe2ztaw8d0rs7ezrs6pes2dre2tzwe2wxr9" timestamp="1705092437"&gt;230&lt;/key&gt;&lt;/foreign-keys&gt;&lt;ref-type name="Book Section"&gt;5&lt;/ref-type&gt;&lt;contributors&gt;&lt;authors&gt;&lt;author&gt;Tatersall, G. J.&lt;/author&gt;&lt;/authors&gt;&lt;secondary-authors&gt;&lt;author&gt;Ruf, T.&lt;/author&gt;&lt;author&gt;Bieber, C.&lt;/author&gt;&lt;author&gt;Arnold, W.&lt;/author&gt;&lt;author&gt;Millesi, E.&lt;/author&gt;&lt;/secondary-authors&gt;&lt;/contributors&gt;&lt;titles&gt;&lt;title&gt;Diurnal changes in metabolic rate in pygmy marmosets: Implications for sleep, torpor, and basal matabolism in primates.&lt;/title&gt;&lt;secondary-title&gt;Living in a Seasonal World&lt;/secondary-title&gt;&lt;/titles&gt;&lt;pages&gt;471-480&lt;/pages&gt;&lt;section&gt;41&lt;/section&gt;&lt;dates&gt;&lt;year&gt;2012&lt;/year&gt;&lt;/dates&gt;&lt;pub-location&gt;Berlin&lt;/pub-location&gt;&lt;publisher&gt;Springer&lt;/publisher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1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9B0885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A2AE0F" w14:textId="0B83113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urridge&lt;/Author&gt;&lt;Year&gt;2002&lt;/Year&gt;&lt;RecNum&gt;189&lt;/RecNum&gt;&lt;DisplayText&gt;[59]&lt;/DisplayText&gt;&lt;record&gt;&lt;rec-number&gt;189&lt;/rec-number&gt;&lt;foreign-keys&gt;&lt;key app="EN" db-id="2fe2ztaw8d0rs7ezrs6pes2dre2tzwe2wxr9" timestamp="1696705441"&gt;189&lt;/key&gt;&lt;/foreign-keys&gt;&lt;ref-type name="Journal Article"&gt;17&lt;/ref-type&gt;&lt;contributors&gt;&lt;authors&gt;&lt;author&gt;Surridge, A. K.&lt;/author&gt;&lt;author&gt;Mundy, N. I.&lt;/author&gt;&lt;/authors&gt;&lt;/contributors&gt;&lt;titles&gt;&lt;title&gt;Trans-specific evolution of opsin alleles and the maintenance of trichromatic colour vision in Callitrichine primates&lt;/title&gt;&lt;secondary-title&gt;Molecular Ecology&lt;/secondary-title&gt;&lt;/titles&gt;&lt;periodical&gt;&lt;full-title&gt;Molecular ecology&lt;/full-title&gt;&lt;/periodical&gt;&lt;pages&gt;2157-2169&lt;/pages&gt;&lt;volume&gt;11&lt;/volume&gt;&lt;dates&gt;&lt;year&gt;200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5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0FC43D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8C2CF57" w14:textId="50711488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íaz-Muñoz&lt;/Author&gt;&lt;Year&gt;2016&lt;/Year&gt;&lt;RecNum&gt;188&lt;/RecNum&gt;&lt;DisplayText&gt;[60]&lt;/DisplayText&gt;&lt;record&gt;&lt;rec-number&gt;188&lt;/rec-number&gt;&lt;foreign-keys&gt;&lt;key app="EN" db-id="2fe2ztaw8d0rs7ezrs6pes2dre2tzwe2wxr9" timestamp="1696705114"&gt;188&lt;/key&gt;&lt;/foreign-keys&gt;&lt;ref-type name="Journal Article"&gt;17&lt;/ref-type&gt;&lt;contributors&gt;&lt;authors&gt;&lt;author&gt;Díaz-Muñoz, S.&lt;/author&gt;&lt;/authors&gt;&lt;/contributors&gt;&lt;titles&gt;&lt;title&gt;Complex cooperative breeders: using infant care costs to explain variability in callithricine social and reproductive behavior&lt;/title&gt;&lt;secondary-title&gt;American Journal of Primatology&lt;/secondary-title&gt;&lt;/titles&gt;&lt;periodical&gt;&lt;full-title&gt;Am J Primatol&lt;/full-title&gt;&lt;abbr-1&gt;American journal of primatology&lt;/abbr-1&gt;&lt;/periodical&gt;&lt;pages&gt;372-387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11EA5C2A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6EA90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Cebus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apella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5718A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4.64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59B7D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EE0ED8" w14:textId="3B94EE5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AA145E0" w14:textId="60F244F8" w:rsidR="007F775B" w:rsidRPr="0028087A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6.48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DBC2B3D" w14:textId="4114EBA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8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6D3BAE6" w14:textId="2122C33A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E84D82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F22800" w14:textId="700EEEC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orres-Farfan&lt;/Author&gt;&lt;Year&gt;2008&lt;/Year&gt;&lt;RecNum&gt;231&lt;/RecNum&gt;&lt;DisplayText&gt;[62]&lt;/DisplayText&gt;&lt;record&gt;&lt;rec-number&gt;231&lt;/rec-number&gt;&lt;foreign-keys&gt;&lt;key app="EN" db-id="2fe2ztaw8d0rs7ezrs6pes2dre2tzwe2wxr9" timestamp="1705094262"&gt;231&lt;/key&gt;&lt;/foreign-keys&gt;&lt;ref-type name="Journal Article"&gt;17&lt;/ref-type&gt;&lt;contributors&gt;&lt;authors&gt;&lt;author&gt;Torres-Farfan, C.&lt;/author&gt;&lt;author&gt;Valenzuela, F. J.&lt;/author&gt;&lt;author&gt;Ebsensperger, R.&lt;/author&gt;&lt;author&gt;Méndez, N.&lt;/author&gt;&lt;author&gt;Campino, C.&lt;/author&gt;&lt;author&gt;Richter, H. G.&lt;/author&gt;&lt;author&gt;Valenzuela, G. J.&lt;/author&gt;&lt;author&gt;Serón-Ferre, M.&lt;/author&gt;&lt;/authors&gt;&lt;/contributors&gt;&lt;titles&gt;&lt;title&gt;&lt;style face="normal" font="default" size="100%"&gt;Circadian  cortisol secretion and circadian adrenal  response to ACTH are maintained in dexamethasone suppressed capuchin monkeys (&lt;/style&gt;&lt;style face="italic" font="default" size="100%"&gt;Cebus apell&lt;/style&gt;&lt;style face="normal" font="default" size="100%"&gt;a)&lt;/style&gt;&lt;/title&gt;&lt;secondary-title&gt;Am J Primatol&lt;/secondary-title&gt;&lt;/titles&gt;&lt;periodical&gt;&lt;full-title&gt;Am J Primatol&lt;/full-title&gt;&lt;abbr-1&gt;American journal of primatology&lt;/abbr-1&gt;&lt;/periodical&gt;&lt;pages&gt;93-100&lt;/pages&gt;&lt;volume&gt;70&lt;/volume&gt;&lt;dates&gt;&lt;year&gt;2008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2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F5758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AB44C4" w14:textId="5D09BC7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45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779E30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A0661FF" w14:textId="7DA18BF0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arosi&lt;/Author&gt;&lt;Year&gt;2005&lt;/Year&gt;&lt;RecNum&gt;211&lt;/RecNum&gt;&lt;DisplayText&gt;[63]&lt;/DisplayText&gt;&lt;record&gt;&lt;rec-number&gt;211&lt;/rec-number&gt;&lt;foreign-keys&gt;&lt;key app="EN" db-id="2fe2ztaw8d0rs7ezrs6pes2dre2tzwe2wxr9" timestamp="1696717724"&gt;211&lt;/key&gt;&lt;/foreign-keys&gt;&lt;ref-type name="Journal Article"&gt;17&lt;/ref-type&gt;&lt;contributors&gt;&lt;authors&gt;&lt;author&gt;Carosi, M.&lt;/author&gt;&lt;author&gt;Linn, G. S.&lt;/author&gt;&lt;author&gt;Visalberghi, E.&lt;/author&gt;&lt;/authors&gt;&lt;/contributors&gt;&lt;titles&gt;&lt;title&gt;&lt;style face="normal" font="default" size="100%"&gt;The sexual behavior and breeding system of tufted capuchin monkeys (&lt;/style&gt;&lt;style face="italic" font="default" size="100%"&gt;Cebus apella&lt;/style&gt;&lt;style face="normal" font="default" size="100%"&gt;)&lt;/style&gt;&lt;/title&gt;&lt;secondary-title&gt;Advances in the Study of Behavior&lt;/secondary-title&gt;&lt;/titles&gt;&lt;periodical&gt;&lt;full-title&gt;Advances in the Study of Behavior&lt;/full-title&gt;&lt;/periodical&gt;&lt;pages&gt;105-149&lt;/pages&gt;&lt;volume&gt;35&lt;/volume&gt;&lt;dates&gt;&lt;year&gt;200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384D3D29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DE79A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Leontopithecus rosalia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ED863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48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4376B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5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2E899F" w14:textId="1C3279E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, 24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3B18CA7" w14:textId="54855330" w:rsidR="007F775B" w:rsidRPr="0028087A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.59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562809E" w14:textId="780284E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61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EECD794" w14:textId="4C37EDF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2B8693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68799" w14:textId="6B3613C0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leiman&lt;/Author&gt;&lt;Year&gt;1981&lt;/Year&gt;&lt;RecNum&gt;232&lt;/RecNum&gt;&lt;DisplayText&gt;[64]&lt;/DisplayText&gt;&lt;record&gt;&lt;rec-number&gt;232&lt;/rec-number&gt;&lt;foreign-keys&gt;&lt;key app="EN" db-id="2fe2ztaw8d0rs7ezrs6pes2dre2tzwe2wxr9" timestamp="1705258615"&gt;232&lt;/key&gt;&lt;/foreign-keys&gt;&lt;ref-type name="Journal Article"&gt;17&lt;/ref-type&gt;&lt;contributors&gt;&lt;authors&gt;&lt;author&gt;Kleiman, D. G&lt;/author&gt;&lt;/authors&gt;&lt;/contributors&gt;&lt;titles&gt;&lt;title&gt;&lt;style face="italic" font="default" size="100%"&gt;Leontopithecus rosalia&lt;/style&gt;&lt;/title&gt;&lt;secondary-title&gt;Mammalian Species&lt;/secondary-title&gt;&lt;/titles&gt;&lt;periodical&gt;&lt;full-title&gt;Mammalian Species&lt;/full-title&gt;&lt;/periodical&gt;&lt;pages&gt;1-7&lt;/pages&gt;&lt;number&gt;148&lt;/number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1CDC6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3F99B5" w14:textId="3CC8A95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45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1F88321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5CB6E25" w14:textId="3B8F892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enry&lt;/Author&gt;&lt;Year&gt;2013&lt;/Year&gt;&lt;RecNum&gt;187&lt;/RecNum&gt;&lt;DisplayText&gt;[65]&lt;/DisplayText&gt;&lt;record&gt;&lt;rec-number&gt;187&lt;/rec-number&gt;&lt;foreign-keys&gt;&lt;key app="EN" db-id="2fe2ztaw8d0rs7ezrs6pes2dre2tzwe2wxr9" timestamp="1696703402"&gt;187&lt;/key&gt;&lt;/foreign-keys&gt;&lt;ref-type name="Journal Article"&gt;17&lt;/ref-type&gt;&lt;contributors&gt;&lt;authors&gt;&lt;author&gt;Henry, M. D.&lt;/author&gt;&lt;author&gt;Hankerson, S. J.&lt;/author&gt;&lt;author&gt;Siani, J. M.&lt;/author&gt;&lt;author&gt;French, J. A.&lt;/author&gt;&lt;author&gt;Dietz, J. M.&lt;/author&gt;&lt;/authors&gt;&lt;/contributors&gt;&lt;titles&gt;&lt;title&gt;&lt;style face="normal" font="default" size="100%"&gt;High rates of pregnancy loss by subordinates leads to high reproductive skew in wild golden lion tamarins (&lt;/style&gt;&lt;style face="italic" font="default" size="100%"&gt;Leontopithecus rosalia&lt;/style&gt;&lt;style face="normal" font="default" size="100%"&gt;)&lt;/style&gt;&lt;/title&gt;&lt;secondary-title&gt;Hormones and Behavior&lt;/secondary-title&gt;&lt;/titles&gt;&lt;periodical&gt;&lt;full-title&gt;Hormones and Behavior&lt;/full-title&gt;&lt;abbr-1&gt;Hormones and behavior&lt;/abbr-1&gt;&lt;/periodical&gt;&lt;pages&gt;675-683&lt;/pages&gt;&lt;volume&gt;63&lt;/volume&gt;&lt;dates&gt;&lt;year&gt;201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06A84581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301ED2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Pithecia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pithecia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1B185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0.92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82527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160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A39A4C" w14:textId="332A217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rtinez&lt;/Author&gt;&lt;Year&gt;2020&lt;/Year&gt;&lt;RecNum&gt;115&lt;/RecNum&gt;&lt;DisplayText&gt;[6, 13]&lt;/DisplayText&gt;&lt;record&gt;&lt;rec-number&gt;115&lt;/rec-number&gt;&lt;foreign-keys&gt;&lt;key app="EN" db-id="2fe2ztaw8d0rs7ezrs6pes2dre2tzwe2wxr9" timestamp="1694110924"&gt;115&lt;/key&gt;&lt;/foreign-keys&gt;&lt;ref-type name="Journal Article"&gt;17&lt;/ref-type&gt;&lt;contributors&gt;&lt;authors&gt;&lt;author&gt;Martinez, G.&lt;/author&gt;&lt;author&gt;Garcia, C.&lt;/author&gt;&lt;/authors&gt;&lt;/contributors&gt;&lt;titles&gt;&lt;title&gt;Sexual selection and sperm diversity in primates&lt;/title&gt;&lt;secondary-title&gt;Molecular and Ceullular Endocrinology&lt;/secondary-title&gt;&lt;/titles&gt;&lt;periodical&gt;&lt;full-title&gt;Molecular and Ceullular Endocrinology&lt;/full-title&gt;&lt;/periodical&gt;&lt;pages&gt;1-15&lt;/pages&gt;&lt;volume&gt;518&lt;/volume&gt;&lt;dates&gt;&lt;year&gt;2020&lt;/year&gt;&lt;/dates&gt;&lt;urls&gt;&lt;/urls&gt;&lt;/record&gt;&lt;/Cite&gt;&lt;Cite&gt;&lt;Author&gt;Harcourt&lt;/Author&gt;&lt;Year&gt;1995&lt;/Year&gt;&lt;RecNum&gt;106&lt;/RecNum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13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333B7F1" w14:textId="4573A86A" w:rsidR="007F775B" w:rsidRPr="0028087A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00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E630603" w14:textId="1D6DAA8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34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67EA87F7" w14:textId="6DCD1494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liveira&lt;/Author&gt;&lt;Year&gt;1985&lt;/Year&gt;&lt;RecNum&gt;233&lt;/RecNum&gt;&lt;DisplayText&gt;[66]&lt;/DisplayText&gt;&lt;record&gt;&lt;rec-number&gt;233&lt;/rec-number&gt;&lt;foreign-keys&gt;&lt;key app="EN" db-id="2fe2ztaw8d0rs7ezrs6pes2dre2tzwe2wxr9" timestamp="1705258853"&gt;233&lt;/key&gt;&lt;/foreign-keys&gt;&lt;ref-type name="Journal Article"&gt;17&lt;/ref-type&gt;&lt;contributors&gt;&lt;authors&gt;&lt;author&gt;Oliveira, J. M. S.&lt;/author&gt;&lt;author&gt;Lima, M. G.&lt;/author&gt;&lt;author&gt;Bonvincino, C.&lt;/author&gt;&lt;author&gt;Ayres, J. M.&lt;/author&gt;&lt;author&gt;Fleagle, J. G.&lt;/author&gt;&lt;/authors&gt;&lt;/contributors&gt;&lt;titles&gt;&lt;title&gt;&lt;style face="normal" font="default" size="100%"&gt;Preliminary notes on the ecology and behavior of the Guianan Saki (&lt;/style&gt;&lt;style face="italic" font="default" size="100%"&gt;Pithecia pithecia&lt;/style&gt;&lt;style face="normal" font="default" size="100%"&gt;, Linnaeus 1766; Cebidae, Primate)&lt;/style&gt;&lt;/title&gt;&lt;secondary-title&gt;Acta Amazonica&lt;/secondary-title&gt;&lt;/titles&gt;&lt;periodical&gt;&lt;full-title&gt;Acta Amazonica&lt;/full-title&gt;&lt;/periodical&gt;&lt;pages&gt;249-264&lt;/pages&gt;&lt;volume&gt;15&lt;/volume&gt;&lt;dates&gt;&lt;year&gt;1985&lt;/year&gt;&lt;/dates&gt;&lt;isbn&gt;0044-5967&lt;/isbn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6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1A7F6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971F68" w14:textId="77DE11C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liveira&lt;/Author&gt;&lt;Year&gt;1985&lt;/Year&gt;&lt;RecNum&gt;233&lt;/RecNum&gt;&lt;DisplayText&gt;[66]&lt;/DisplayText&gt;&lt;record&gt;&lt;rec-number&gt;233&lt;/rec-number&gt;&lt;foreign-keys&gt;&lt;key app="EN" db-id="2fe2ztaw8d0rs7ezrs6pes2dre2tzwe2wxr9" timestamp="1705258853"&gt;233&lt;/key&gt;&lt;/foreign-keys&gt;&lt;ref-type name="Journal Article"&gt;17&lt;/ref-type&gt;&lt;contributors&gt;&lt;authors&gt;&lt;author&gt;Oliveira, J. M. S.&lt;/author&gt;&lt;author&gt;Lima, M. G.&lt;/author&gt;&lt;author&gt;Bonvincino, C.&lt;/author&gt;&lt;author&gt;Ayres, J. M.&lt;/author&gt;&lt;author&gt;Fleagle, J. G.&lt;/author&gt;&lt;/authors&gt;&lt;/contributors&gt;&lt;titles&gt;&lt;title&gt;&lt;style face="normal" font="default" size="100%"&gt;Preliminary notes on the ecology and behavior of the Guianan Saki (&lt;/style&gt;&lt;style face="italic" font="default" size="100%"&gt;Pithecia pithecia&lt;/style&gt;&lt;style face="normal" font="default" size="100%"&gt;, Linnaeus 1766; Cebidae, Primate)&lt;/style&gt;&lt;/title&gt;&lt;secondary-title&gt;Acta Amazonica&lt;/secondary-title&gt;&lt;/titles&gt;&lt;periodical&gt;&lt;full-title&gt;Acta Amazonica&lt;/full-title&gt;&lt;/periodical&gt;&lt;pages&gt;249-264&lt;/pages&gt;&lt;volume&gt;15&lt;/volume&gt;&lt;dates&gt;&lt;year&gt;1985&lt;/year&gt;&lt;/dates&gt;&lt;isbn&gt;0044-5967&lt;/isbn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6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9CDC6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C14758" w14:textId="6ADC9228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45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50DADDA6" w14:textId="4F48612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7760B9C" w14:textId="7F56881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Thompson&lt;/Author&gt;&lt;Year&gt;2016&lt;/Year&gt;&lt;RecNum&gt;190&lt;/RecNum&gt;&lt;DisplayText&gt;[67]&lt;/DisplayText&gt;&lt;record&gt;&lt;rec-number&gt;190&lt;/rec-number&gt;&lt;foreign-keys&gt;&lt;key app="EN" db-id="2fe2ztaw8d0rs7ezrs6pes2dre2tzwe2wxr9" timestamp="1696705859"&gt;190&lt;/key&gt;&lt;/foreign-keys&gt;&lt;ref-type name="Journal Article"&gt;17&lt;/ref-type&gt;&lt;contributors&gt;&lt;authors&gt;&lt;author&gt;Thompson, C. L.&lt;/author&gt;&lt;/authors&gt;&lt;/contributors&gt;&lt;titles&gt;&lt;title&gt;&lt;style face="normal" font="default" size="100%"&gt;To pair or not to pair: sources of social variability with white-faced saki monkey (&lt;/style&gt;&lt;style face="italic" font="default" size="100%"&gt;Pithecia pithecia&lt;/style&gt;&lt;style face="normal" font="default" size="100%"&gt;) as a case study&lt;/style&gt;&lt;/title&gt;&lt;secondary-title&gt;American Journal  of Primatology&lt;/secondary-title&gt;&lt;/titles&gt;&lt;periodical&gt;&lt;full-title&gt;American Journal  of Primatology&lt;/full-title&gt;&lt;/periodical&gt;&lt;pages&gt;561-572&lt;/pages&gt;&lt;volume&gt;78&lt;/volume&gt;&lt;dates&gt;&lt;year&gt;2016&lt;/year&gt;&lt;/dates&gt;&lt;urls&gt;&lt;/urls&gt;&lt;/record&gt;&lt;/Cite&gt;&lt;Cite&gt;&lt;Author&gt;Thompson&lt;/Author&gt;&lt;Year&gt;2016&lt;/Year&gt;&lt;RecNum&gt;190&lt;/RecNum&gt;&lt;record&gt;&lt;rec-number&gt;190&lt;/rec-number&gt;&lt;foreign-keys&gt;&lt;key app="EN" db-id="2fe2ztaw8d0rs7ezrs6pes2dre2tzwe2wxr9" timestamp="1696705859"&gt;190&lt;/key&gt;&lt;/foreign-keys&gt;&lt;ref-type name="Journal Article"&gt;17&lt;/ref-type&gt;&lt;contributors&gt;&lt;authors&gt;&lt;author&gt;Thompson, C. L.&lt;/author&gt;&lt;/authors&gt;&lt;/contributors&gt;&lt;titles&gt;&lt;title&gt;&lt;style face="normal" font="default" size="100%"&gt;To pair or not to pair: sources of social variability with white-faced saki monkey (&lt;/style&gt;&lt;style face="italic" font="default" size="100%"&gt;Pithecia pithecia&lt;/style&gt;&lt;style face="normal" font="default" size="100%"&gt;) as a case study&lt;/style&gt;&lt;/title&gt;&lt;secondary-title&gt;American Journal  of Primatology&lt;/secondary-title&gt;&lt;/titles&gt;&lt;periodical&gt;&lt;full-title&gt;American Journal  of Primatology&lt;/full-title&gt;&lt;/periodical&gt;&lt;pages&gt;561-572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7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65A4F599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7F13A6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Saguinus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oedipus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217A1C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4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563D7E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52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81EE65" w14:textId="3541F76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, 24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0432497B" w14:textId="2B7F569A" w:rsidR="007F775B" w:rsidRPr="0028087A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96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33A34BDE" w14:textId="4224432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225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1AA25FD0" w14:textId="0377011F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A76D55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1A0130" w14:textId="079E7E3D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oubli&lt;/Author&gt;&lt;Year&gt;2015&lt;/Year&gt;&lt;RecNum&gt;234&lt;/RecNum&gt;&lt;DisplayText&gt;[68]&lt;/DisplayText&gt;&lt;record&gt;&lt;rec-number&gt;234&lt;/rec-number&gt;&lt;foreign-keys&gt;&lt;key app="EN" db-id="2fe2ztaw8d0rs7ezrs6pes2dre2tzwe2wxr9" timestamp="1705260402"&gt;234&lt;/key&gt;&lt;/foreign-keys&gt;&lt;ref-type name="Journal Article"&gt;17&lt;/ref-type&gt;&lt;contributors&gt;&lt;authors&gt;&lt;author&gt;Boubli, J. P.&lt;/author&gt;&lt;author&gt;Ribas, C.&lt;/author&gt;&lt;author&gt;Lynch Alfaro, J. W.&lt;/author&gt;&lt;author&gt;Alfaro, M. E.&lt;/author&gt;&lt;author&gt;da Silva, M. N. F.&lt;/author&gt;&lt;author&gt;Pinho, G. M.&lt;/author&gt;&lt;author&gt;Farias, I. P.&lt;/author&gt;&lt;/authors&gt;&lt;/contributors&gt;&lt;titles&gt;&lt;title&gt;Spatial and temporal patterns of diversification on the Amazon: A test of the riverine hypothesis for all diurnal primates of Rio Negro and Rio Branco in Brazil&lt;/title&gt;&lt;secondary-title&gt;Molecular Phylogenetics and Evolution&lt;/secondary-title&gt;&lt;/titles&gt;&lt;periodical&gt;&lt;full-title&gt;Molecular Phylogenetics and Evolution&lt;/full-title&gt;&lt;/periodical&gt;&lt;pages&gt;400-412&lt;/pages&gt;&lt;volume&gt;82&lt;/volume&gt;&lt;num-vols&gt;B&lt;/num-vols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AC67D4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17FE3E" w14:textId="5AEBB66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acobs&lt;/Author&gt;&lt;Year&gt;2003&lt;/Year&gt;&lt;RecNum&gt;210&lt;/RecNum&gt;&lt;DisplayText&gt;[45]&lt;/DisplayText&gt;&lt;record&gt;&lt;rec-number&gt;210&lt;/rec-number&gt;&lt;foreign-keys&gt;&lt;key app="EN" db-id="2fe2ztaw8d0rs7ezrs6pes2dre2tzwe2wxr9" timestamp="1696717453"&gt;210&lt;/key&gt;&lt;/foreign-keys&gt;&lt;ref-type name="Journal Article"&gt;17&lt;/ref-type&gt;&lt;contributors&gt;&lt;authors&gt;&lt;author&gt;Jacobs, G. H.&lt;/author&gt;&lt;author&gt;Deegan, J. F., 2nd&lt;/author&gt;&lt;/authors&gt;&lt;/contributors&gt;&lt;titles&gt;&lt;title&gt;Cone pigment variations in four genera of New World monkeys&lt;/title&gt;&lt;secondary-title&gt;Vision Res&lt;/secondary-title&gt;&lt;/titles&gt;&lt;periodical&gt;&lt;full-title&gt;Vision Res&lt;/full-title&gt;&lt;abbr-1&gt;Vision research&lt;/abbr-1&gt;&lt;/periodical&gt;&lt;pages&gt;227-236&lt;/pages&gt;&lt;volume&gt;43&lt;/volume&gt;&lt;num-vols&gt;3&lt;/num-vols&gt;&lt;dates&gt;&lt;year&gt;2003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45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7E815C46" w14:textId="09C9F022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aire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bottom"/>
          </w:tcPr>
          <w:p w14:paraId="43BDDBC5" w14:textId="7A23C15C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íaz-Muñoz&lt;/Author&gt;&lt;Year&gt;2016&lt;/Year&gt;&lt;RecNum&gt;188&lt;/RecNum&gt;&lt;DisplayText&gt;[60]&lt;/DisplayText&gt;&lt;record&gt;&lt;rec-number&gt;188&lt;/rec-number&gt;&lt;foreign-keys&gt;&lt;key app="EN" db-id="2fe2ztaw8d0rs7ezrs6pes2dre2tzwe2wxr9" timestamp="1696705114"&gt;188&lt;/key&gt;&lt;/foreign-keys&gt;&lt;ref-type name="Journal Article"&gt;17&lt;/ref-type&gt;&lt;contributors&gt;&lt;authors&gt;&lt;author&gt;Díaz-Muñoz, S.&lt;/author&gt;&lt;/authors&gt;&lt;/contributors&gt;&lt;titles&gt;&lt;title&gt;Complex cooperative breeders: using infant care costs to explain variability in callithricine social and reproductive behavior&lt;/title&gt;&lt;secondary-title&gt;American Journal of Primatology&lt;/secondary-title&gt;&lt;/titles&gt;&lt;periodical&gt;&lt;full-title&gt;Am J Primatol&lt;/full-title&gt;&lt;abbr-1&gt;American journal of primatology&lt;/abbr-1&gt;&lt;/periodical&gt;&lt;pages&gt;372-387&lt;/pages&gt;&lt;volume&gt;78&lt;/volume&gt;&lt;dates&gt;&lt;year&gt;2016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7F775B" w:rsidRPr="00425EBB" w14:paraId="59B6BF45" w14:textId="77777777" w:rsidTr="00467B2A">
        <w:trPr>
          <w:trHeight w:val="320"/>
        </w:trPr>
        <w:tc>
          <w:tcPr>
            <w:tcW w:w="17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ED10B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 xml:space="preserve">Saimiri </w:t>
            </w:r>
            <w:proofErr w:type="spellStart"/>
            <w:r w:rsidRPr="00425EBB">
              <w:rPr>
                <w:rFonts w:ascii="Times New Roman" w:eastAsia="Times New Roman" w:hAnsi="Times New Roman" w:cs="Times New Roman"/>
                <w:i/>
                <w:iCs/>
                <w:color w:val="000000"/>
                <w:kern w:val="0"/>
                <w:sz w:val="18"/>
                <w:szCs w:val="18"/>
                <w14:ligatures w14:val="none"/>
              </w:rPr>
              <w:t>sciureus</w:t>
            </w:r>
            <w:proofErr w:type="spellEnd"/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63A0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20</w:t>
            </w:r>
          </w:p>
        </w:tc>
        <w:tc>
          <w:tcPr>
            <w:tcW w:w="11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D3719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78.00</w:t>
            </w:r>
          </w:p>
        </w:tc>
        <w:tc>
          <w:tcPr>
            <w:tcW w:w="8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78D07" w14:textId="5ECE0583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arcourt&lt;/Author&gt;&lt;Year&gt;1995&lt;/Year&gt;&lt;RecNum&gt;106&lt;/RecNum&gt;&lt;DisplayText&gt;[6, 24]&lt;/DisplayText&gt;&lt;record&gt;&lt;rec-number&gt;106&lt;/rec-number&gt;&lt;foreign-keys&gt;&lt;key app="EN" db-id="2fe2ztaw8d0rs7ezrs6pes2dre2tzwe2wxr9" timestamp="1693338096"&gt;106&lt;/key&gt;&lt;/foreign-keys&gt;&lt;ref-type name="Journal Article"&gt;17&lt;/ref-type&gt;&lt;contributors&gt;&lt;authors&gt;&lt;author&gt;Harcourt, A. H.&lt;/author&gt;&lt;author&gt;Purvis, A.&lt;/author&gt;&lt;author&gt;Liles, L.&lt;/author&gt;&lt;/authors&gt;&lt;/contributors&gt;&lt;titles&gt;&lt;title&gt;Sperm competition: Mating system, not breeding season, affects testes size of primates&lt;/title&gt;&lt;secondary-title&gt;Functional Ecology&lt;/secondary-title&gt;&lt;/titles&gt;&lt;periodical&gt;&lt;full-title&gt;Functional Ecology&lt;/full-title&gt;&lt;/periodical&gt;&lt;pages&gt;468-476&lt;/pages&gt;&lt;volume&gt;9&lt;/volume&gt;&lt;number&gt;3&lt;/number&gt;&lt;dates&gt;&lt;year&gt;1995&lt;/year&gt;&lt;/dates&gt;&lt;urls&gt;&lt;/urls&gt;&lt;/record&gt;&lt;/Cite&gt;&lt;Cite&gt;&lt;Author&gt;Harcourt&lt;/Author&gt;&lt;Year&gt;1981&lt;/Year&gt;&lt;RecNum&gt;103&lt;/RecNum&gt;&lt;record&gt;&lt;rec-number&gt;103&lt;/rec-number&gt;&lt;foreign-keys&gt;&lt;key app="EN" db-id="2fe2ztaw8d0rs7ezrs6pes2dre2tzwe2wxr9" timestamp="1693337225"&gt;103&lt;/key&gt;&lt;/foreign-keys&gt;&lt;ref-type name="Journal Article"&gt;17&lt;/ref-type&gt;&lt;contributors&gt;&lt;authors&gt;&lt;author&gt;Harcourt, A. H.&lt;/author&gt;&lt;author&gt;Harvey, P. H.&lt;/author&gt;&lt;author&gt;Larson, S. G.&lt;/author&gt;&lt;author&gt;Short, R. V.&lt;/author&gt;&lt;/authors&gt;&lt;/contributors&gt;&lt;titles&gt;&lt;title&gt;Testis weight,  body weight, and breeding system in primates&lt;/title&gt;&lt;secondary-title&gt;Nature&lt;/secondary-title&gt;&lt;/titles&gt;&lt;periodical&gt;&lt;full-title&gt;Nature&lt;/full-title&gt;&lt;/periodical&gt;&lt;pages&gt;55-57&lt;/pages&gt;&lt;volume&gt;293&lt;/volume&gt;&lt;dates&gt;&lt;year&gt;1981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, 24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74E037CF" w14:textId="54CD8526" w:rsidR="007F775B" w:rsidRPr="0028087A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1A3217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.80</w:t>
            </w:r>
          </w:p>
        </w:tc>
        <w:tc>
          <w:tcPr>
            <w:tcW w:w="976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2F2A224E" w14:textId="18399A46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28087A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306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14:paraId="7E72DF3A" w14:textId="73AEA8E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ss&lt;/Author&gt;&lt;Year&gt;2007&lt;/Year&gt;&lt;RecNum&gt;213&lt;/RecNum&gt;&lt;DisplayText&gt;[7]&lt;/DisplayText&gt;&lt;record&gt;&lt;rec-number&gt;213&lt;/rec-number&gt;&lt;foreign-keys&gt;&lt;key app="EN" db-id="2fe2ztaw8d0rs7ezrs6pes2dre2tzwe2wxr9" timestamp="1696780388"&gt;213&lt;/key&gt;&lt;/foreign-keys&gt;&lt;ref-type name="Journal Article"&gt;17&lt;/ref-type&gt;&lt;contributors&gt;&lt;authors&gt;&lt;author&gt;Ross, C. F.&lt;/author&gt;&lt;author&gt;Kirk, E. C.&lt;/author&gt;&lt;/authors&gt;&lt;/contributors&gt;&lt;titles&gt;&lt;title&gt;Evolution of eye size  and shape in primates&lt;/title&gt;&lt;secondary-title&gt;Journal of human evolution&lt;/secondary-title&gt;&lt;/titles&gt;&lt;periodical&gt;&lt;full-title&gt;Journal of human evolution&lt;/full-title&gt;&lt;/periodical&gt;&lt;pages&gt;294-313&lt;/pages&gt;&lt;volume&gt;52&lt;/volume&gt;&lt;dates&gt;&lt;year&gt;2007&lt;/year&gt;&lt;/dates&gt;&lt;urls&gt;&lt;/urls&gt;&lt;/record&gt;&lt;/Cite&gt;&lt;/EndNote&gt;</w:instrTex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]</w:t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92B18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2C15" w14:textId="5D725EC5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oubli&lt;/Author&gt;&lt;Year&gt;2015&lt;/Year&gt;&lt;RecNum&gt;234&lt;/RecNum&gt;&lt;DisplayText&gt;[68]&lt;/DisplayText&gt;&lt;record&gt;&lt;rec-number&gt;234&lt;/rec-number&gt;&lt;foreign-keys&gt;&lt;key app="EN" db-id="2fe2ztaw8d0rs7ezrs6pes2dre2tzwe2wxr9" timestamp="1705260402"&gt;234&lt;/key&gt;&lt;/foreign-keys&gt;&lt;ref-type name="Journal Article"&gt;17&lt;/ref-type&gt;&lt;contributors&gt;&lt;authors&gt;&lt;author&gt;Boubli, J. P.&lt;/author&gt;&lt;author&gt;Ribas, C.&lt;/author&gt;&lt;author&gt;Lynch Alfaro, J. W.&lt;/author&gt;&lt;author&gt;Alfaro, M. E.&lt;/author&gt;&lt;author&gt;da Silva, M. N. F.&lt;/author&gt;&lt;author&gt;Pinho, G. M.&lt;/author&gt;&lt;author&gt;Farias, I. P.&lt;/author&gt;&lt;/authors&gt;&lt;/contributors&gt;&lt;titles&gt;&lt;title&gt;Spatial and temporal patterns of diversification on the Amazon: A test of the riverine hypothesis for all diurnal primates of Rio Negro and Rio Branco in Brazil&lt;/title&gt;&lt;secondary-title&gt;Molecular Phylogenetics and Evolution&lt;/secondary-title&gt;&lt;/titles&gt;&lt;periodical&gt;&lt;full-title&gt;Molecular Phylogenetics and Evolution&lt;/full-title&gt;&lt;/periodical&gt;&lt;pages&gt;400-412&lt;/pages&gt;&lt;volume&gt;82&lt;/volume&gt;&lt;num-vols&gt;B&lt;/num-vols&gt;&lt;dates&gt;&lt;year&gt;2015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8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2FED7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D</w:t>
            </w:r>
          </w:p>
        </w:tc>
        <w:tc>
          <w:tcPr>
            <w:tcW w:w="63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75673" w14:textId="0635D07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ropp&lt;/Author&gt;&lt;Year&gt;2002&lt;/Year&gt;&lt;RecNum&gt;205&lt;/RecNum&gt;&lt;DisplayText&gt;[69]&lt;/DisplayText&gt;&lt;record&gt;&lt;rec-number&gt;205&lt;/rec-number&gt;&lt;foreign-keys&gt;&lt;key app="EN" db-id="2fe2ztaw8d0rs7ezrs6pes2dre2tzwe2wxr9" timestamp="1696713631"&gt;205&lt;/key&gt;&lt;/foreign-keys&gt;&lt;ref-type name="Journal Article"&gt;17&lt;/ref-type&gt;&lt;contributors&gt;&lt;authors&gt;&lt;author&gt;Cropp, S.&lt;/author&gt;&lt;author&gt;Boinski, S.&lt;/author&gt;&lt;author&gt;Li, W-H&lt;/author&gt;&lt;/authors&gt;&lt;/contributors&gt;&lt;titles&gt;&lt;title&gt;Allelic variation in the squirrel monkey X-linked color vision gene: biogeographical and behavioral correlates&lt;/title&gt;&lt;secondary-title&gt;Journal of Molecular Evolution&lt;/secondary-title&gt;&lt;/titles&gt;&lt;periodical&gt;&lt;full-title&gt;J Mol Evol&lt;/full-title&gt;&lt;abbr-1&gt;Journal of molecular evolution&lt;/abbr-1&gt;&lt;/periodical&gt;&lt;pages&gt;734-745&lt;/pages&gt;&lt;volume&gt;54&lt;/volume&gt;&lt;dates&gt;&lt;year&gt;2002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69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  <w:tc>
          <w:tcPr>
            <w:tcW w:w="6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1F3C332D" w14:textId="77777777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t>Poly</w:t>
            </w:r>
          </w:p>
        </w:tc>
        <w:tc>
          <w:tcPr>
            <w:tcW w:w="60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14:paraId="6383FE11" w14:textId="451C657B" w:rsidR="007F775B" w:rsidRPr="00425EBB" w:rsidRDefault="007F775B" w:rsidP="00D32700">
            <w:pP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</w:pP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begin"/>
            </w:r>
            <w:r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Stone&lt;/Author&gt;&lt;Year&gt;2014&lt;/Year&gt;&lt;RecNum&gt;206&lt;/RecNum&gt;&lt;DisplayText&gt;[70]&lt;/DisplayText&gt;&lt;record&gt;&lt;rec-number&gt;206&lt;/rec-number&gt;&lt;foreign-keys&gt;&lt;key app="EN" db-id="2fe2ztaw8d0rs7ezrs6pes2dre2tzwe2wxr9" timestamp="1696713939"&gt;206&lt;/key&gt;&lt;/foreign-keys&gt;&lt;ref-type name="Journal Article"&gt;17&lt;/ref-type&gt;&lt;contributors&gt;&lt;authors&gt;&lt;author&gt;Stone, A.&lt;/author&gt;&lt;/authors&gt;&lt;/contributors&gt;&lt;titles&gt;&lt;title&gt;&lt;style face="normal" font="default" size="100%"&gt;Is fatter sexier? Reproductive strategies of male squirrel monkeys (&lt;/style&gt;&lt;style face="italic" font="default" size="100%"&gt;Saimiri sciureus&lt;/style&gt;&lt;style face="normal" font="default" size="100%"&gt;)&lt;/style&gt;&lt;/title&gt;&lt;secondary-title&gt;Int J Primatol&lt;/secondary-title&gt;&lt;/titles&gt;&lt;periodical&gt;&lt;full-title&gt;Int J Primatol&lt;/full-title&gt;&lt;/periodical&gt;&lt;pages&gt;628-642&lt;/pages&gt;&lt;volume&gt;35&lt;/volume&gt;&lt;dates&gt;&lt;year&gt;2014&lt;/year&gt;&lt;/dates&gt;&lt;urls&gt;&lt;/urls&gt;&lt;/record&gt;&lt;/Cite&gt;&lt;/EndNote&gt;</w:instrTex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separate"/>
            </w:r>
            <w:r>
              <w:rPr>
                <w:rFonts w:ascii="Times New Roman" w:eastAsia="Times New Roman" w:hAnsi="Times New Roman" w:cs="Times New Roman"/>
                <w:noProof/>
                <w:color w:val="000000"/>
                <w:kern w:val="0"/>
                <w:sz w:val="18"/>
                <w:szCs w:val="18"/>
                <w14:ligatures w14:val="none"/>
              </w:rPr>
              <w:t>[70]</w:t>
            </w:r>
            <w:r w:rsidRPr="00425EBB">
              <w:rPr>
                <w:rFonts w:ascii="Times New Roman" w:eastAsia="Times New Roman" w:hAnsi="Times New Roman" w:cs="Times New Roman"/>
                <w:color w:val="000000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</w:tbl>
    <w:p w14:paraId="275F3E9D" w14:textId="6110E29A" w:rsidR="00E15755" w:rsidRPr="00425EBB" w:rsidRDefault="007E0CA6">
      <w:pPr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b/>
          <w:bCs/>
          <w:sz w:val="18"/>
          <w:szCs w:val="18"/>
        </w:rPr>
        <w:t xml:space="preserve">VNGL: </w:t>
      </w:r>
      <w:r>
        <w:rPr>
          <w:rFonts w:ascii="Times New Roman" w:hAnsi="Times New Roman" w:cs="Times New Roman"/>
          <w:sz w:val="18"/>
          <w:szCs w:val="18"/>
        </w:rPr>
        <w:t xml:space="preserve">mean vomeronasal groove (VNG) length, data collected by ECG for this study; </w:t>
      </w:r>
      <w:r>
        <w:rPr>
          <w:rFonts w:ascii="Times New Roman" w:hAnsi="Times New Roman" w:cs="Times New Roman"/>
          <w:b/>
          <w:bCs/>
          <w:sz w:val="18"/>
          <w:szCs w:val="18"/>
        </w:rPr>
        <w:t xml:space="preserve">HBL: </w:t>
      </w:r>
      <w:r>
        <w:rPr>
          <w:rFonts w:ascii="Times New Roman" w:hAnsi="Times New Roman" w:cs="Times New Roman"/>
          <w:sz w:val="18"/>
          <w:szCs w:val="18"/>
        </w:rPr>
        <w:t xml:space="preserve">mean head and body length; </w:t>
      </w:r>
      <w:r w:rsidR="005E44D9" w:rsidRPr="00425EBB">
        <w:rPr>
          <w:rFonts w:ascii="Times New Roman" w:hAnsi="Times New Roman" w:cs="Times New Roman"/>
          <w:b/>
          <w:bCs/>
          <w:sz w:val="18"/>
          <w:szCs w:val="18"/>
        </w:rPr>
        <w:t>AC</w:t>
      </w:r>
      <w:r w:rsidR="005E44D9" w:rsidRPr="00425EBB">
        <w:rPr>
          <w:rFonts w:ascii="Times New Roman" w:hAnsi="Times New Roman" w:cs="Times New Roman"/>
          <w:sz w:val="18"/>
          <w:szCs w:val="18"/>
        </w:rPr>
        <w:t xml:space="preserve"> = Activity Cycle:  D = diurnal, C = </w:t>
      </w:r>
      <w:r w:rsidR="007F775B" w:rsidRPr="00425EBB">
        <w:rPr>
          <w:rFonts w:ascii="Times New Roman" w:hAnsi="Times New Roman" w:cs="Times New Roman"/>
          <w:sz w:val="18"/>
          <w:szCs w:val="18"/>
        </w:rPr>
        <w:t>cathemeral</w:t>
      </w:r>
      <w:r w:rsidR="005E44D9" w:rsidRPr="00425EBB">
        <w:rPr>
          <w:rFonts w:ascii="Times New Roman" w:hAnsi="Times New Roman" w:cs="Times New Roman"/>
          <w:sz w:val="18"/>
          <w:szCs w:val="18"/>
        </w:rPr>
        <w:t xml:space="preserve">,  N = nocturnal; </w:t>
      </w:r>
      <w:r w:rsidR="005E44D9" w:rsidRPr="00425EBB">
        <w:rPr>
          <w:rFonts w:ascii="Times New Roman" w:hAnsi="Times New Roman" w:cs="Times New Roman"/>
          <w:b/>
          <w:bCs/>
          <w:sz w:val="18"/>
          <w:szCs w:val="18"/>
        </w:rPr>
        <w:t>MVS</w:t>
      </w:r>
      <w:r w:rsidR="005E44D9" w:rsidRPr="00425EBB">
        <w:rPr>
          <w:rFonts w:ascii="Times New Roman" w:hAnsi="Times New Roman" w:cs="Times New Roman"/>
          <w:sz w:val="18"/>
          <w:szCs w:val="18"/>
        </w:rPr>
        <w:t xml:space="preserve"> = Male Visual System: M = monochromat, D = dichromat, RT = routine trichromat; </w:t>
      </w:r>
      <w:r w:rsidR="00425EBB" w:rsidRPr="00425EBB">
        <w:rPr>
          <w:rFonts w:ascii="Times New Roman" w:hAnsi="Times New Roman" w:cs="Times New Roman"/>
          <w:b/>
          <w:bCs/>
          <w:sz w:val="18"/>
          <w:szCs w:val="18"/>
        </w:rPr>
        <w:t>MS</w:t>
      </w:r>
      <w:r w:rsidR="00425EBB" w:rsidRPr="00425EBB">
        <w:rPr>
          <w:rFonts w:ascii="Times New Roman" w:hAnsi="Times New Roman" w:cs="Times New Roman"/>
          <w:sz w:val="18"/>
          <w:szCs w:val="18"/>
        </w:rPr>
        <w:t xml:space="preserve"> = Mating System: Paired, Poly = polygyny/polyandry/polygynandry.</w:t>
      </w:r>
    </w:p>
    <w:p w14:paraId="0A0F6A8A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0FA732F4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4422671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7FF2264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4BC31AF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D6624CA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B4DCCCD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801A570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600F43C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3896B6E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2DF99DCB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6AEA8311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0EE2C343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6D2ADD4E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B3DDDFC" w14:textId="77777777" w:rsidR="00425EBB" w:rsidRPr="00425EBB" w:rsidRDefault="00425EBB" w:rsidP="004B43E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8491D7D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19F83DAB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58635C70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40759BFD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1CA80686" w14:textId="77777777" w:rsidR="007E0CA6" w:rsidRDefault="007E0CA6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7E7CDF51" w14:textId="77777777" w:rsidR="00A266AD" w:rsidRDefault="00A266AD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0FBF44E5" w14:textId="77777777" w:rsidR="00A266AD" w:rsidRDefault="00A266AD" w:rsidP="0028087A">
      <w:pPr>
        <w:pStyle w:val="EndNoteBibliography"/>
        <w:ind w:left="720" w:hanging="720"/>
        <w:rPr>
          <w:rFonts w:ascii="Times New Roman" w:hAnsi="Times New Roman" w:cs="Times New Roman"/>
          <w:sz w:val="18"/>
          <w:szCs w:val="18"/>
        </w:rPr>
      </w:pPr>
    </w:p>
    <w:p w14:paraId="3FD120FF" w14:textId="77777777" w:rsidR="008C79F8" w:rsidRDefault="008C79F8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14:paraId="6FEC94DA" w14:textId="77777777" w:rsidR="008C79F8" w:rsidRDefault="008C79F8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14:paraId="382AAD07" w14:textId="77777777" w:rsidR="008C79F8" w:rsidRDefault="008C79F8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14:paraId="2ACC63B4" w14:textId="77777777" w:rsidR="008C79F8" w:rsidRDefault="008C79F8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14:paraId="3937673E" w14:textId="77777777" w:rsidR="008C79F8" w:rsidRDefault="008C79F8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</w:p>
    <w:p w14:paraId="4469E756" w14:textId="7E19A762" w:rsidR="00A266AD" w:rsidRPr="00A266AD" w:rsidRDefault="00A266AD" w:rsidP="0028087A">
      <w:pPr>
        <w:pStyle w:val="EndNoteBibliography"/>
        <w:ind w:left="720" w:hanging="720"/>
        <w:rPr>
          <w:rFonts w:ascii="Times New Roman" w:hAnsi="Times New Roman" w:cs="Times New Roman"/>
          <w:sz w:val="20"/>
          <w:szCs w:val="20"/>
        </w:rPr>
      </w:pPr>
      <w:r w:rsidRPr="00A266AD">
        <w:rPr>
          <w:rFonts w:ascii="Times New Roman" w:hAnsi="Times New Roman" w:cs="Times New Roman"/>
          <w:sz w:val="20"/>
          <w:szCs w:val="20"/>
        </w:rPr>
        <w:lastRenderedPageBreak/>
        <w:t>References:</w:t>
      </w:r>
    </w:p>
    <w:p w14:paraId="3BDE30BB" w14:textId="77777777" w:rsidR="007F775B" w:rsidRPr="007F775B" w:rsidRDefault="00E15755" w:rsidP="007F775B">
      <w:pPr>
        <w:pStyle w:val="EndNoteBibliography"/>
        <w:ind w:left="720" w:hanging="720"/>
        <w:rPr>
          <w:noProof/>
        </w:rPr>
      </w:pPr>
      <w:r w:rsidRPr="00A266AD">
        <w:rPr>
          <w:rFonts w:ascii="Times New Roman" w:hAnsi="Times New Roman" w:cs="Times New Roman"/>
          <w:sz w:val="20"/>
          <w:szCs w:val="20"/>
        </w:rPr>
        <w:fldChar w:fldCharType="begin"/>
      </w:r>
      <w:r w:rsidRPr="00A266AD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266AD">
        <w:rPr>
          <w:rFonts w:ascii="Times New Roman" w:hAnsi="Times New Roman" w:cs="Times New Roman"/>
          <w:sz w:val="20"/>
          <w:szCs w:val="20"/>
        </w:rPr>
        <w:fldChar w:fldCharType="separate"/>
      </w:r>
      <w:r w:rsidR="007F775B" w:rsidRPr="007F775B">
        <w:rPr>
          <w:noProof/>
        </w:rPr>
        <w:t>1.</w:t>
      </w:r>
      <w:r w:rsidR="007F775B" w:rsidRPr="007F775B">
        <w:rPr>
          <w:noProof/>
        </w:rPr>
        <w:tab/>
        <w:t xml:space="preserve">Glander, K.E., et al., </w:t>
      </w:r>
      <w:r w:rsidR="007F775B" w:rsidRPr="007F775B">
        <w:rPr>
          <w:i/>
          <w:noProof/>
        </w:rPr>
        <w:t>Morphometrics of testicle size of rain forest lemur species from southeastern Madagascar.</w:t>
      </w:r>
      <w:r w:rsidR="007F775B" w:rsidRPr="007F775B">
        <w:rPr>
          <w:noProof/>
        </w:rPr>
        <w:t xml:space="preserve"> Journal of human evolution, 1992. </w:t>
      </w:r>
      <w:r w:rsidR="007F775B" w:rsidRPr="007F775B">
        <w:rPr>
          <w:b/>
          <w:noProof/>
        </w:rPr>
        <w:t>22</w:t>
      </w:r>
      <w:r w:rsidR="007F775B" w:rsidRPr="007F775B">
        <w:rPr>
          <w:noProof/>
        </w:rPr>
        <w:t>: p. 1-17.</w:t>
      </w:r>
    </w:p>
    <w:p w14:paraId="6A3D029C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.</w:t>
      </w:r>
      <w:r w:rsidRPr="007F775B">
        <w:rPr>
          <w:noProof/>
        </w:rPr>
        <w:tab/>
        <w:t xml:space="preserve">Nowak, R.M., </w:t>
      </w:r>
      <w:r w:rsidRPr="007F775B">
        <w:rPr>
          <w:i/>
          <w:noProof/>
        </w:rPr>
        <w:t>Walker’s Mammals of the World</w:t>
      </w:r>
      <w:r w:rsidRPr="007F775B">
        <w:rPr>
          <w:noProof/>
        </w:rPr>
        <w:t>. Vol. 1 and 2. 1991: Johns Hopkins University Press.</w:t>
      </w:r>
    </w:p>
    <w:p w14:paraId="4B292D0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.</w:t>
      </w:r>
      <w:r w:rsidRPr="007F775B">
        <w:rPr>
          <w:noProof/>
        </w:rPr>
        <w:tab/>
        <w:t xml:space="preserve">Harcourt, C., </w:t>
      </w:r>
      <w:r w:rsidRPr="007F775B">
        <w:rPr>
          <w:i/>
          <w:noProof/>
        </w:rPr>
        <w:t>Diet and behavior of a nocturnal lemur, Avahi laniger, in the wild. .</w:t>
      </w:r>
      <w:r w:rsidRPr="007F775B">
        <w:rPr>
          <w:noProof/>
        </w:rPr>
        <w:t xml:space="preserve"> Journal of the Zoological Society  of London, 1991. </w:t>
      </w:r>
      <w:r w:rsidRPr="007F775B">
        <w:rPr>
          <w:b/>
          <w:noProof/>
        </w:rPr>
        <w:t>223</w:t>
      </w:r>
      <w:r w:rsidRPr="007F775B">
        <w:rPr>
          <w:noProof/>
        </w:rPr>
        <w:t>: p. 667-674.</w:t>
      </w:r>
    </w:p>
    <w:p w14:paraId="45E818CC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.</w:t>
      </w:r>
      <w:r w:rsidRPr="007F775B">
        <w:rPr>
          <w:noProof/>
        </w:rPr>
        <w:tab/>
        <w:t xml:space="preserve">Veilleux, C.C., et al., </w:t>
      </w:r>
      <w:r w:rsidRPr="007F775B">
        <w:rPr>
          <w:i/>
          <w:noProof/>
        </w:rPr>
        <w:t>Opsin genes and visual ecology in a nocturnal folivorous lemur.</w:t>
      </w:r>
      <w:r w:rsidRPr="007F775B">
        <w:rPr>
          <w:noProof/>
        </w:rPr>
        <w:t xml:space="preserve"> Int J Primatol, 2014: p. 1-20.</w:t>
      </w:r>
    </w:p>
    <w:p w14:paraId="11FCA53E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.</w:t>
      </w:r>
      <w:r w:rsidRPr="007F775B">
        <w:rPr>
          <w:noProof/>
        </w:rPr>
        <w:tab/>
        <w:t xml:space="preserve">Harcourt, A.H. and J. Gardiner, </w:t>
      </w:r>
      <w:r w:rsidRPr="007F775B">
        <w:rPr>
          <w:i/>
          <w:noProof/>
        </w:rPr>
        <w:t>Sexual Selection and Genital Anatomy of Male Primates.</w:t>
      </w:r>
      <w:r w:rsidRPr="007F775B">
        <w:rPr>
          <w:noProof/>
        </w:rPr>
        <w:t xml:space="preserve"> Proc. R. Soc. Lond. B, 1994. </w:t>
      </w:r>
      <w:r w:rsidRPr="007F775B">
        <w:rPr>
          <w:b/>
          <w:noProof/>
        </w:rPr>
        <w:t>255</w:t>
      </w:r>
      <w:r w:rsidRPr="007F775B">
        <w:rPr>
          <w:noProof/>
        </w:rPr>
        <w:t>: p. 47-53.</w:t>
      </w:r>
    </w:p>
    <w:p w14:paraId="3F2D9A33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.</w:t>
      </w:r>
      <w:r w:rsidRPr="007F775B">
        <w:rPr>
          <w:noProof/>
        </w:rPr>
        <w:tab/>
        <w:t xml:space="preserve">Harcourt, A.H., A. Purvis, and L. Liles, </w:t>
      </w:r>
      <w:r w:rsidRPr="007F775B">
        <w:rPr>
          <w:i/>
          <w:noProof/>
        </w:rPr>
        <w:t>Sperm competition: Mating system, not breeding season, affects testes size of primates.</w:t>
      </w:r>
      <w:r w:rsidRPr="007F775B">
        <w:rPr>
          <w:noProof/>
        </w:rPr>
        <w:t xml:space="preserve"> Functional Ecology, 1995. </w:t>
      </w:r>
      <w:r w:rsidRPr="007F775B">
        <w:rPr>
          <w:b/>
          <w:noProof/>
        </w:rPr>
        <w:t>9</w:t>
      </w:r>
      <w:r w:rsidRPr="007F775B">
        <w:rPr>
          <w:noProof/>
        </w:rPr>
        <w:t>(3): p. 468-476.</w:t>
      </w:r>
    </w:p>
    <w:p w14:paraId="26116B39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7.</w:t>
      </w:r>
      <w:r w:rsidRPr="007F775B">
        <w:rPr>
          <w:noProof/>
        </w:rPr>
        <w:tab/>
        <w:t xml:space="preserve">Ross, C.F. and E.C. Kirk, </w:t>
      </w:r>
      <w:r w:rsidRPr="007F775B">
        <w:rPr>
          <w:i/>
          <w:noProof/>
        </w:rPr>
        <w:t>Evolution of eye size  and shape in primates.</w:t>
      </w:r>
      <w:r w:rsidRPr="007F775B">
        <w:rPr>
          <w:noProof/>
        </w:rPr>
        <w:t xml:space="preserve"> Journal of human evolution, 2007. </w:t>
      </w:r>
      <w:r w:rsidRPr="007F775B">
        <w:rPr>
          <w:b/>
          <w:noProof/>
        </w:rPr>
        <w:t>52</w:t>
      </w:r>
      <w:r w:rsidRPr="007F775B">
        <w:rPr>
          <w:noProof/>
        </w:rPr>
        <w:t>: p. 294-313.</w:t>
      </w:r>
    </w:p>
    <w:p w14:paraId="09B8AC1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8.</w:t>
      </w:r>
      <w:r w:rsidRPr="007F775B">
        <w:rPr>
          <w:noProof/>
        </w:rPr>
        <w:tab/>
        <w:t xml:space="preserve">Bearder, S.K., </w:t>
      </w:r>
      <w:r w:rsidRPr="007F775B">
        <w:rPr>
          <w:i/>
          <w:noProof/>
        </w:rPr>
        <w:t>Physical and social diversity among nocturnal primates: a new view based on long term research.</w:t>
      </w:r>
      <w:r w:rsidRPr="007F775B">
        <w:rPr>
          <w:noProof/>
        </w:rPr>
        <w:t xml:space="preserve"> Primates, 1999. </w:t>
      </w:r>
      <w:r w:rsidRPr="007F775B">
        <w:rPr>
          <w:b/>
          <w:noProof/>
        </w:rPr>
        <w:t>40</w:t>
      </w:r>
      <w:r w:rsidRPr="007F775B">
        <w:rPr>
          <w:noProof/>
        </w:rPr>
        <w:t>(1): p. 267-282.</w:t>
      </w:r>
    </w:p>
    <w:p w14:paraId="670C14A6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9.</w:t>
      </w:r>
      <w:r w:rsidRPr="007F775B">
        <w:rPr>
          <w:noProof/>
        </w:rPr>
        <w:tab/>
        <w:t xml:space="preserve">Veilleux, C.C., E.E. Louis, and D.A. Bolnick, </w:t>
      </w:r>
      <w:r w:rsidRPr="007F775B">
        <w:rPr>
          <w:i/>
          <w:noProof/>
        </w:rPr>
        <w:t>Nocturnal light environments influence color vision and signatures of selection on the OPN1SW opsin gene in nocturnal lemurs.</w:t>
      </w:r>
      <w:r w:rsidRPr="007F775B">
        <w:rPr>
          <w:noProof/>
        </w:rPr>
        <w:t xml:space="preserve"> Molecular biology and evolution, 2013. </w:t>
      </w:r>
      <w:r w:rsidRPr="007F775B">
        <w:rPr>
          <w:b/>
          <w:noProof/>
        </w:rPr>
        <w:t>30</w:t>
      </w:r>
      <w:r w:rsidRPr="007F775B">
        <w:rPr>
          <w:noProof/>
        </w:rPr>
        <w:t>(6): p. 1420-1437.</w:t>
      </w:r>
    </w:p>
    <w:p w14:paraId="6C1D747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0.</w:t>
      </w:r>
      <w:r w:rsidRPr="007F775B">
        <w:rPr>
          <w:noProof/>
        </w:rPr>
        <w:tab/>
        <w:t xml:space="preserve">Lahann, P., </w:t>
      </w:r>
      <w:r w:rsidRPr="007F775B">
        <w:rPr>
          <w:i/>
          <w:noProof/>
        </w:rPr>
        <w:t>Feeding ecology and seed dispersal of sympatric cheirogaleid lemurs (Microcebus murinus, Cheirogaleus medius, Cheirogaleus major) in the littoral  rainforest of south-east Madagascar.</w:t>
      </w:r>
      <w:r w:rsidRPr="007F775B">
        <w:rPr>
          <w:noProof/>
        </w:rPr>
        <w:t xml:space="preserve"> J Zool, 2007. </w:t>
      </w:r>
      <w:r w:rsidRPr="007F775B">
        <w:rPr>
          <w:b/>
          <w:noProof/>
        </w:rPr>
        <w:t>271</w:t>
      </w:r>
      <w:r w:rsidRPr="007F775B">
        <w:rPr>
          <w:noProof/>
        </w:rPr>
        <w:t>: p. 88-98.</w:t>
      </w:r>
    </w:p>
    <w:p w14:paraId="387BF49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1.</w:t>
      </w:r>
      <w:r w:rsidRPr="007F775B">
        <w:rPr>
          <w:noProof/>
        </w:rPr>
        <w:tab/>
        <w:t xml:space="preserve">Kappeler, P.M., </w:t>
      </w:r>
      <w:r w:rsidRPr="007F775B">
        <w:rPr>
          <w:i/>
          <w:noProof/>
        </w:rPr>
        <w:t>Intrasexual selection and testis size in strepsirhine primates.</w:t>
      </w:r>
      <w:r w:rsidRPr="007F775B">
        <w:rPr>
          <w:noProof/>
        </w:rPr>
        <w:t xml:space="preserve"> Behavioral Ecology, 1997. </w:t>
      </w:r>
      <w:r w:rsidRPr="007F775B">
        <w:rPr>
          <w:b/>
          <w:noProof/>
        </w:rPr>
        <w:t>8</w:t>
      </w:r>
      <w:r w:rsidRPr="007F775B">
        <w:rPr>
          <w:noProof/>
        </w:rPr>
        <w:t>(1): p. 19-29.</w:t>
      </w:r>
    </w:p>
    <w:p w14:paraId="2EB2FF6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2.</w:t>
      </w:r>
      <w:r w:rsidRPr="007F775B">
        <w:rPr>
          <w:noProof/>
        </w:rPr>
        <w:tab/>
        <w:t xml:space="preserve">Müller, A.E., </w:t>
      </w:r>
      <w:r w:rsidRPr="007F775B">
        <w:rPr>
          <w:i/>
          <w:noProof/>
        </w:rPr>
        <w:t>A preliminary report on the social organisation of Cheirogaleus medius (Cheirogaleidae; Primates) in north-west Madagascar.</w:t>
      </w:r>
      <w:r w:rsidRPr="007F775B">
        <w:rPr>
          <w:noProof/>
        </w:rPr>
        <w:t xml:space="preserve"> Folia Primatologica, 1998. </w:t>
      </w:r>
      <w:r w:rsidRPr="007F775B">
        <w:rPr>
          <w:b/>
          <w:noProof/>
        </w:rPr>
        <w:t>69</w:t>
      </w:r>
      <w:r w:rsidRPr="007F775B">
        <w:rPr>
          <w:noProof/>
        </w:rPr>
        <w:t>: p. 160-166.</w:t>
      </w:r>
    </w:p>
    <w:p w14:paraId="2DD1727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3.</w:t>
      </w:r>
      <w:r w:rsidRPr="007F775B">
        <w:rPr>
          <w:noProof/>
        </w:rPr>
        <w:tab/>
        <w:t xml:space="preserve">Martinez, G. and C. Garcia, </w:t>
      </w:r>
      <w:r w:rsidRPr="007F775B">
        <w:rPr>
          <w:i/>
          <w:noProof/>
        </w:rPr>
        <w:t>Sexual selection and sperm diversity in primates.</w:t>
      </w:r>
      <w:r w:rsidRPr="007F775B">
        <w:rPr>
          <w:noProof/>
        </w:rPr>
        <w:t xml:space="preserve"> Molecular and Ceullular Endocrinology, 2020. </w:t>
      </w:r>
      <w:r w:rsidRPr="007F775B">
        <w:rPr>
          <w:b/>
          <w:noProof/>
        </w:rPr>
        <w:t>518</w:t>
      </w:r>
      <w:r w:rsidRPr="007F775B">
        <w:rPr>
          <w:noProof/>
        </w:rPr>
        <w:t>: p. 1-15.</w:t>
      </w:r>
    </w:p>
    <w:p w14:paraId="202F5EF0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4.</w:t>
      </w:r>
      <w:r w:rsidRPr="007F775B">
        <w:rPr>
          <w:noProof/>
        </w:rPr>
        <w:tab/>
        <w:t xml:space="preserve">Colquhon, I.C., </w:t>
      </w:r>
      <w:r w:rsidRPr="007F775B">
        <w:rPr>
          <w:i/>
          <w:noProof/>
        </w:rPr>
        <w:t>Cathemeral behavior of Eulemur macaco macaco at Ambato Massif, Madagascar.</w:t>
      </w:r>
      <w:r w:rsidRPr="007F775B">
        <w:rPr>
          <w:noProof/>
        </w:rPr>
        <w:t xml:space="preserve"> Folia Primatologica, 1998. </w:t>
      </w:r>
      <w:r w:rsidRPr="007F775B">
        <w:rPr>
          <w:b/>
          <w:noProof/>
        </w:rPr>
        <w:t>69</w:t>
      </w:r>
      <w:r w:rsidRPr="007F775B">
        <w:rPr>
          <w:noProof/>
        </w:rPr>
        <w:t>(7): p. 22-34.</w:t>
      </w:r>
    </w:p>
    <w:p w14:paraId="290A20DA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5.</w:t>
      </w:r>
      <w:r w:rsidRPr="007F775B">
        <w:rPr>
          <w:noProof/>
        </w:rPr>
        <w:tab/>
        <w:t xml:space="preserve">Jacobs, R.L., et al., </w:t>
      </w:r>
      <w:r w:rsidRPr="007F775B">
        <w:rPr>
          <w:i/>
          <w:noProof/>
        </w:rPr>
        <w:t>Less is more: lemurs (Eulemur spp.) may benefit from loss of trichromatic vision.</w:t>
      </w:r>
      <w:r w:rsidRPr="007F775B">
        <w:rPr>
          <w:noProof/>
        </w:rPr>
        <w:t xml:space="preserve"> Behavioral Ecology and Sociobiology, 2019. </w:t>
      </w:r>
      <w:r w:rsidRPr="007F775B">
        <w:rPr>
          <w:b/>
          <w:noProof/>
        </w:rPr>
        <w:t>73</w:t>
      </w:r>
      <w:r w:rsidRPr="007F775B">
        <w:rPr>
          <w:noProof/>
        </w:rPr>
        <w:t>: p. 1-17.</w:t>
      </w:r>
    </w:p>
    <w:p w14:paraId="4EF6FB4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6.</w:t>
      </w:r>
      <w:r w:rsidRPr="007F775B">
        <w:rPr>
          <w:noProof/>
        </w:rPr>
        <w:tab/>
        <w:t xml:space="preserve">delBarco-Trillo, J., et al., </w:t>
      </w:r>
      <w:r w:rsidRPr="007F775B">
        <w:rPr>
          <w:i/>
          <w:noProof/>
        </w:rPr>
        <w:t>Eulemur, me lemur: the evolution of scent-signal complexity in a primate clade.</w:t>
      </w:r>
      <w:r w:rsidRPr="007F775B">
        <w:rPr>
          <w:noProof/>
        </w:rPr>
        <w:t xml:space="preserve"> Philos Trans R Soc Lond B Biol Sci, 2012. </w:t>
      </w:r>
      <w:r w:rsidRPr="007F775B">
        <w:rPr>
          <w:b/>
          <w:noProof/>
        </w:rPr>
        <w:t>367</w:t>
      </w:r>
      <w:r w:rsidRPr="007F775B">
        <w:rPr>
          <w:noProof/>
        </w:rPr>
        <w:t>(1597): p. 1909-22.</w:t>
      </w:r>
    </w:p>
    <w:p w14:paraId="6DA85EF7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7.</w:t>
      </w:r>
      <w:r w:rsidRPr="007F775B">
        <w:rPr>
          <w:noProof/>
        </w:rPr>
        <w:tab/>
        <w:t xml:space="preserve">Tan, Y. and W.H. Li, </w:t>
      </w:r>
      <w:r w:rsidRPr="007F775B">
        <w:rPr>
          <w:i/>
          <w:noProof/>
        </w:rPr>
        <w:t>Trichromatic vision in prosimians.</w:t>
      </w:r>
      <w:r w:rsidRPr="007F775B">
        <w:rPr>
          <w:noProof/>
        </w:rPr>
        <w:t xml:space="preserve"> Nature, 1999. </w:t>
      </w:r>
      <w:r w:rsidRPr="007F775B">
        <w:rPr>
          <w:b/>
          <w:noProof/>
        </w:rPr>
        <w:t>402</w:t>
      </w:r>
      <w:r w:rsidRPr="007F775B">
        <w:rPr>
          <w:noProof/>
        </w:rPr>
        <w:t>: p. 36.</w:t>
      </w:r>
    </w:p>
    <w:p w14:paraId="0B32AF0A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18.</w:t>
      </w:r>
      <w:r w:rsidRPr="007F775B">
        <w:rPr>
          <w:noProof/>
        </w:rPr>
        <w:tab/>
        <w:t xml:space="preserve">Kawamura, S. and N. Kubotera, </w:t>
      </w:r>
      <w:r w:rsidRPr="007F775B">
        <w:rPr>
          <w:i/>
          <w:noProof/>
        </w:rPr>
        <w:t>Ancestral loss of short wave-sensitive cone visual pigment in lorisiform prosimians, contrasting iwth its strict conservation in other prosimians.</w:t>
      </w:r>
      <w:r w:rsidRPr="007F775B">
        <w:rPr>
          <w:noProof/>
        </w:rPr>
        <w:t xml:space="preserve"> Journal of Molecular Evolution, 2004. </w:t>
      </w:r>
      <w:r w:rsidRPr="007F775B">
        <w:rPr>
          <w:b/>
          <w:noProof/>
        </w:rPr>
        <w:t>58</w:t>
      </w:r>
      <w:r w:rsidRPr="007F775B">
        <w:rPr>
          <w:noProof/>
        </w:rPr>
        <w:t>: p. 314-321.</w:t>
      </w:r>
    </w:p>
    <w:p w14:paraId="54FA4D1D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lastRenderedPageBreak/>
        <w:t>19.</w:t>
      </w:r>
      <w:r w:rsidRPr="007F775B">
        <w:rPr>
          <w:noProof/>
        </w:rPr>
        <w:tab/>
        <w:t xml:space="preserve">Scheun, J., et al., </w:t>
      </w:r>
      <w:r w:rsidRPr="007F775B">
        <w:rPr>
          <w:i/>
          <w:noProof/>
        </w:rPr>
        <w:t>Female reproductive activity and its endocrine correlates in the African lesser bushbaby, Galago moholi.</w:t>
      </w:r>
      <w:r w:rsidRPr="007F775B">
        <w:rPr>
          <w:noProof/>
        </w:rPr>
        <w:t xml:space="preserve"> Journal of Comparative Physiology B, 2016. </w:t>
      </w:r>
      <w:r w:rsidRPr="007F775B">
        <w:rPr>
          <w:b/>
          <w:noProof/>
        </w:rPr>
        <w:t>186</w:t>
      </w:r>
      <w:r w:rsidRPr="007F775B">
        <w:rPr>
          <w:noProof/>
        </w:rPr>
        <w:t>: p. 255-264.</w:t>
      </w:r>
    </w:p>
    <w:p w14:paraId="61DB3C5A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0.</w:t>
      </w:r>
      <w:r w:rsidRPr="007F775B">
        <w:rPr>
          <w:noProof/>
        </w:rPr>
        <w:tab/>
        <w:t xml:space="preserve">Overdorf, D.J., S.G. Strait, and A. Telo, </w:t>
      </w:r>
      <w:r w:rsidRPr="007F775B">
        <w:rPr>
          <w:i/>
          <w:noProof/>
        </w:rPr>
        <w:t>Seasonal variation in activity and diet in a small-bodied folivorous primates, Hapalemur griseus, in Southeastern Madagascar.</w:t>
      </w:r>
      <w:r w:rsidRPr="007F775B">
        <w:rPr>
          <w:noProof/>
        </w:rPr>
        <w:t xml:space="preserve"> American Journal of Primatology, 1997. </w:t>
      </w:r>
      <w:r w:rsidRPr="007F775B">
        <w:rPr>
          <w:b/>
          <w:noProof/>
        </w:rPr>
        <w:t>43</w:t>
      </w:r>
      <w:r w:rsidRPr="007F775B">
        <w:rPr>
          <w:noProof/>
        </w:rPr>
        <w:t>: p. 211-223.</w:t>
      </w:r>
    </w:p>
    <w:p w14:paraId="571251C1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1.</w:t>
      </w:r>
      <w:r w:rsidRPr="007F775B">
        <w:rPr>
          <w:noProof/>
        </w:rPr>
        <w:tab/>
        <w:t xml:space="preserve">Jacobs, R.L. and B.J. Bradley, </w:t>
      </w:r>
      <w:r w:rsidRPr="007F775B">
        <w:rPr>
          <w:i/>
          <w:noProof/>
        </w:rPr>
        <w:t>Considering the influence of nonadaptive evolution on primate color vision.</w:t>
      </w:r>
      <w:r w:rsidRPr="007F775B">
        <w:rPr>
          <w:noProof/>
        </w:rPr>
        <w:t xml:space="preserve"> PLoS One, 2016. </w:t>
      </w:r>
      <w:r w:rsidRPr="007F775B">
        <w:rPr>
          <w:b/>
          <w:noProof/>
        </w:rPr>
        <w:t>11</w:t>
      </w:r>
      <w:r w:rsidRPr="007F775B">
        <w:rPr>
          <w:noProof/>
        </w:rPr>
        <w:t>(3): p. e0149664.</w:t>
      </w:r>
    </w:p>
    <w:p w14:paraId="7657210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2.</w:t>
      </w:r>
      <w:r w:rsidRPr="007F775B">
        <w:rPr>
          <w:noProof/>
        </w:rPr>
        <w:tab/>
        <w:t xml:space="preserve">Donati, G., et al., </w:t>
      </w:r>
      <w:r w:rsidRPr="007F775B">
        <w:rPr>
          <w:i/>
          <w:noProof/>
        </w:rPr>
        <w:t>(Un-)expected nocturnal activity in “diurnal” Lemur catta supports cathemerality as one of the key adaptations of the lemurid radiation.</w:t>
      </w:r>
      <w:r w:rsidRPr="007F775B">
        <w:rPr>
          <w:noProof/>
        </w:rPr>
        <w:t xml:space="preserve"> Am J Phys Anthropol, 2013. </w:t>
      </w:r>
      <w:r w:rsidRPr="007F775B">
        <w:rPr>
          <w:b/>
          <w:noProof/>
        </w:rPr>
        <w:t>150</w:t>
      </w:r>
      <w:r w:rsidRPr="007F775B">
        <w:rPr>
          <w:noProof/>
        </w:rPr>
        <w:t>: p. 99-106.</w:t>
      </w:r>
    </w:p>
    <w:p w14:paraId="7846B37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3.</w:t>
      </w:r>
      <w:r w:rsidRPr="007F775B">
        <w:rPr>
          <w:noProof/>
        </w:rPr>
        <w:tab/>
        <w:t xml:space="preserve">Jacobs, G.H. and J.F. Deegan, 2nd, </w:t>
      </w:r>
      <w:r w:rsidRPr="007F775B">
        <w:rPr>
          <w:i/>
          <w:noProof/>
        </w:rPr>
        <w:t>Diurnality and cone photopigment polymorphism in strepsirrhines: examination of linkage in Lemur catta.</w:t>
      </w:r>
      <w:r w:rsidRPr="007F775B">
        <w:rPr>
          <w:noProof/>
        </w:rPr>
        <w:t xml:space="preserve"> Am J Phys Anthropol, 2003. </w:t>
      </w:r>
      <w:r w:rsidRPr="007F775B">
        <w:rPr>
          <w:b/>
          <w:noProof/>
        </w:rPr>
        <w:t>122</w:t>
      </w:r>
      <w:r w:rsidRPr="007F775B">
        <w:rPr>
          <w:noProof/>
        </w:rPr>
        <w:t>(1): p. 66-72.</w:t>
      </w:r>
    </w:p>
    <w:p w14:paraId="0217BE92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4.</w:t>
      </w:r>
      <w:r w:rsidRPr="007F775B">
        <w:rPr>
          <w:noProof/>
        </w:rPr>
        <w:tab/>
        <w:t xml:space="preserve">Harcourt, A.H., et al., </w:t>
      </w:r>
      <w:r w:rsidRPr="007F775B">
        <w:rPr>
          <w:i/>
          <w:noProof/>
        </w:rPr>
        <w:t>Testis weight,  body weight, and breeding system in primates.</w:t>
      </w:r>
      <w:r w:rsidRPr="007F775B">
        <w:rPr>
          <w:noProof/>
        </w:rPr>
        <w:t xml:space="preserve"> Nature, 1981. </w:t>
      </w:r>
      <w:r w:rsidRPr="007F775B">
        <w:rPr>
          <w:b/>
          <w:noProof/>
        </w:rPr>
        <w:t>293</w:t>
      </w:r>
      <w:r w:rsidRPr="007F775B">
        <w:rPr>
          <w:noProof/>
        </w:rPr>
        <w:t>: p. 55-57.</w:t>
      </w:r>
    </w:p>
    <w:p w14:paraId="3AF7672D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5.</w:t>
      </w:r>
      <w:r w:rsidRPr="007F775B">
        <w:rPr>
          <w:noProof/>
        </w:rPr>
        <w:tab/>
        <w:t xml:space="preserve">Nekaris, K.A.I. and J. Jayewardene, </w:t>
      </w:r>
      <w:r w:rsidRPr="007F775B">
        <w:rPr>
          <w:i/>
          <w:noProof/>
        </w:rPr>
        <w:t>Survey of the slender loris (Primates, Lorisidae Gray, 1821: Loris tardigradus Linnaeus, 1758 and Loris lydekkerianus Cabrera, 1908) in Sri Lanka.</w:t>
      </w:r>
      <w:r w:rsidRPr="007F775B">
        <w:rPr>
          <w:noProof/>
        </w:rPr>
        <w:t xml:space="preserve"> Journal of the Zoological Society of London, 2004. </w:t>
      </w:r>
      <w:r w:rsidRPr="007F775B">
        <w:rPr>
          <w:b/>
          <w:noProof/>
        </w:rPr>
        <w:t>262</w:t>
      </w:r>
      <w:r w:rsidRPr="007F775B">
        <w:rPr>
          <w:noProof/>
        </w:rPr>
        <w:t>: p. 327-338.</w:t>
      </w:r>
    </w:p>
    <w:p w14:paraId="67894807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6.</w:t>
      </w:r>
      <w:r w:rsidRPr="007F775B">
        <w:rPr>
          <w:noProof/>
        </w:rPr>
        <w:tab/>
        <w:t xml:space="preserve">Kappeler, P.M., C. Fitchel, and U. Radespiel, </w:t>
      </w:r>
      <w:r w:rsidRPr="007F775B">
        <w:rPr>
          <w:i/>
          <w:noProof/>
        </w:rPr>
        <w:t>The island of female power? Intersexual dominance relationships in the lemurs of Madagascar.</w:t>
      </w:r>
      <w:r w:rsidRPr="007F775B">
        <w:rPr>
          <w:noProof/>
        </w:rPr>
        <w:t xml:space="preserve"> Frontiers in Ecology and Evolution, 2022. </w:t>
      </w:r>
      <w:r w:rsidRPr="007F775B">
        <w:rPr>
          <w:b/>
          <w:noProof/>
        </w:rPr>
        <w:t>10</w:t>
      </w:r>
      <w:r w:rsidRPr="007F775B">
        <w:rPr>
          <w:noProof/>
        </w:rPr>
        <w:t>: p. 1-18.</w:t>
      </w:r>
    </w:p>
    <w:p w14:paraId="6109000D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7.</w:t>
      </w:r>
      <w:r w:rsidRPr="007F775B">
        <w:rPr>
          <w:noProof/>
        </w:rPr>
        <w:tab/>
        <w:t xml:space="preserve">Zohdy, S., et al., </w:t>
      </w:r>
      <w:r w:rsidRPr="007F775B">
        <w:rPr>
          <w:i/>
          <w:noProof/>
        </w:rPr>
        <w:t>Mapping the social network: tracking lice in a wild primate (Microcebus rufus) population to infer social contacts and vector potential.</w:t>
      </w:r>
      <w:r w:rsidRPr="007F775B">
        <w:rPr>
          <w:noProof/>
        </w:rPr>
        <w:t xml:space="preserve"> BMC Ecology, 2012. </w:t>
      </w:r>
      <w:r w:rsidRPr="007F775B">
        <w:rPr>
          <w:b/>
          <w:noProof/>
        </w:rPr>
        <w:t>12</w:t>
      </w:r>
      <w:r w:rsidRPr="007F775B">
        <w:rPr>
          <w:noProof/>
        </w:rPr>
        <w:t>(4): p. 1 - 11.</w:t>
      </w:r>
    </w:p>
    <w:p w14:paraId="24DDB54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8.</w:t>
      </w:r>
      <w:r w:rsidRPr="007F775B">
        <w:rPr>
          <w:noProof/>
        </w:rPr>
        <w:tab/>
        <w:t xml:space="preserve">Macdonald, D.W., </w:t>
      </w:r>
      <w:r w:rsidRPr="007F775B">
        <w:rPr>
          <w:i/>
          <w:noProof/>
        </w:rPr>
        <w:t>Encyclopedia of Mammals</w:t>
      </w:r>
      <w:r w:rsidRPr="007F775B">
        <w:rPr>
          <w:noProof/>
        </w:rPr>
        <w:t>. 1984, Oxford: Equinox.</w:t>
      </w:r>
    </w:p>
    <w:p w14:paraId="0B655184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29.</w:t>
      </w:r>
      <w:r w:rsidRPr="007F775B">
        <w:rPr>
          <w:noProof/>
        </w:rPr>
        <w:tab/>
        <w:t xml:space="preserve">Atsalis, S., </w:t>
      </w:r>
      <w:r w:rsidRPr="007F775B">
        <w:rPr>
          <w:i/>
          <w:noProof/>
        </w:rPr>
        <w:t>Seasonal fluctuations in body fat and activity levels in a rain-forest species of mouse lemur, Microcebus rufus.</w:t>
      </w:r>
      <w:r w:rsidRPr="007F775B">
        <w:rPr>
          <w:noProof/>
        </w:rPr>
        <w:t xml:space="preserve"> Int J Primatol, 1999. </w:t>
      </w:r>
      <w:r w:rsidRPr="007F775B">
        <w:rPr>
          <w:b/>
          <w:noProof/>
        </w:rPr>
        <w:t>20</w:t>
      </w:r>
      <w:r w:rsidRPr="007F775B">
        <w:rPr>
          <w:noProof/>
        </w:rPr>
        <w:t>(6): p. 883-910.</w:t>
      </w:r>
    </w:p>
    <w:p w14:paraId="09EE484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0.</w:t>
      </w:r>
      <w:r w:rsidRPr="007F775B">
        <w:rPr>
          <w:noProof/>
        </w:rPr>
        <w:tab/>
        <w:t xml:space="preserve">Carvalho, L.S., et al., </w:t>
      </w:r>
      <w:r w:rsidRPr="007F775B">
        <w:rPr>
          <w:i/>
          <w:noProof/>
        </w:rPr>
        <w:t>Spectral tuning and evolution of primate short-wavelength sensitive visual pigments.</w:t>
      </w:r>
      <w:r w:rsidRPr="007F775B">
        <w:rPr>
          <w:noProof/>
        </w:rPr>
        <w:t xml:space="preserve"> Proceedings of the Royal Society B: Biological Sciences, 2012. </w:t>
      </w:r>
      <w:r w:rsidRPr="007F775B">
        <w:rPr>
          <w:b/>
          <w:noProof/>
        </w:rPr>
        <w:t>279</w:t>
      </w:r>
      <w:r w:rsidRPr="007F775B">
        <w:rPr>
          <w:noProof/>
        </w:rPr>
        <w:t>: p. 387-393.</w:t>
      </w:r>
    </w:p>
    <w:p w14:paraId="6450DB02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1.</w:t>
      </w:r>
      <w:r w:rsidRPr="007F775B">
        <w:rPr>
          <w:noProof/>
        </w:rPr>
        <w:tab/>
        <w:t xml:space="preserve">Kappeler, P.M., </w:t>
      </w:r>
      <w:r w:rsidRPr="007F775B">
        <w:rPr>
          <w:i/>
          <w:noProof/>
        </w:rPr>
        <w:t>Intrasexual competition in Mirza coquereli: evidence for scramble competition polygyny in a solitary primate.</w:t>
      </w:r>
      <w:r w:rsidRPr="007F775B">
        <w:rPr>
          <w:noProof/>
        </w:rPr>
        <w:t xml:space="preserve"> Behavioral Ecology and Sociobiology, 1997. </w:t>
      </w:r>
      <w:r w:rsidRPr="007F775B">
        <w:rPr>
          <w:b/>
          <w:noProof/>
        </w:rPr>
        <w:t>45</w:t>
      </w:r>
      <w:r w:rsidRPr="007F775B">
        <w:rPr>
          <w:noProof/>
        </w:rPr>
        <w:t>: p. 115-127.</w:t>
      </w:r>
    </w:p>
    <w:p w14:paraId="40BA7F2E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2.</w:t>
      </w:r>
      <w:r w:rsidRPr="007F775B">
        <w:rPr>
          <w:noProof/>
        </w:rPr>
        <w:tab/>
        <w:t xml:space="preserve">Rowe, N., </w:t>
      </w:r>
      <w:r w:rsidRPr="007F775B">
        <w:rPr>
          <w:i/>
          <w:noProof/>
        </w:rPr>
        <w:t>The Pictorial Guide to the Living Primates</w:t>
      </w:r>
      <w:r w:rsidRPr="007F775B">
        <w:rPr>
          <w:noProof/>
        </w:rPr>
        <w:t>. 1996, New York: Pogonias Press.</w:t>
      </w:r>
    </w:p>
    <w:p w14:paraId="0B3037D0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3.</w:t>
      </w:r>
      <w:r w:rsidRPr="007F775B">
        <w:rPr>
          <w:noProof/>
        </w:rPr>
        <w:tab/>
        <w:t xml:space="preserve">Becker, M.L., E.H. Buder, and J.P. Ward, </w:t>
      </w:r>
      <w:r w:rsidRPr="007F775B">
        <w:rPr>
          <w:i/>
          <w:noProof/>
        </w:rPr>
        <w:t>Spectrographic descriptions of vocalizations in captive Otolemur garnettii.</w:t>
      </w:r>
      <w:r w:rsidRPr="007F775B">
        <w:rPr>
          <w:noProof/>
        </w:rPr>
        <w:t xml:space="preserve"> Int J Primatol, 2003. </w:t>
      </w:r>
      <w:r w:rsidRPr="007F775B">
        <w:rPr>
          <w:b/>
          <w:noProof/>
        </w:rPr>
        <w:t>24</w:t>
      </w:r>
      <w:r w:rsidRPr="007F775B">
        <w:rPr>
          <w:noProof/>
        </w:rPr>
        <w:t>(2): p. 415-446.</w:t>
      </w:r>
    </w:p>
    <w:p w14:paraId="66ED8A8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4.</w:t>
      </w:r>
      <w:r w:rsidRPr="007F775B">
        <w:rPr>
          <w:noProof/>
        </w:rPr>
        <w:tab/>
        <w:t xml:space="preserve">Hager, R. and C. Welker, </w:t>
      </w:r>
      <w:r w:rsidRPr="007F775B">
        <w:rPr>
          <w:i/>
          <w:noProof/>
        </w:rPr>
        <w:t>Female dominance in African lorises (Otolemur garnettii).</w:t>
      </w:r>
      <w:r w:rsidRPr="007F775B">
        <w:rPr>
          <w:noProof/>
        </w:rPr>
        <w:t xml:space="preserve"> Folia Primatologica, 2000. </w:t>
      </w:r>
      <w:r w:rsidRPr="007F775B">
        <w:rPr>
          <w:b/>
          <w:noProof/>
        </w:rPr>
        <w:t>72</w:t>
      </w:r>
      <w:r w:rsidRPr="007F775B">
        <w:rPr>
          <w:noProof/>
        </w:rPr>
        <w:t>: p. 48-50.</w:t>
      </w:r>
    </w:p>
    <w:p w14:paraId="7EFA3A32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lastRenderedPageBreak/>
        <w:t>35.</w:t>
      </w:r>
      <w:r w:rsidRPr="007F775B">
        <w:rPr>
          <w:noProof/>
        </w:rPr>
        <w:tab/>
        <w:t xml:space="preserve">Schülke, O., P.M. Kappeler, and H. Zischler, </w:t>
      </w:r>
      <w:r w:rsidRPr="007F775B">
        <w:rPr>
          <w:i/>
          <w:noProof/>
        </w:rPr>
        <w:t>Small testes size despite high extra-pair paternity in the pair-living nocturnal primate Phaner furcifer.</w:t>
      </w:r>
      <w:r w:rsidRPr="007F775B">
        <w:rPr>
          <w:noProof/>
        </w:rPr>
        <w:t xml:space="preserve"> Behavioral Ecology and Sociobiology, 2004. </w:t>
      </w:r>
      <w:r w:rsidRPr="007F775B">
        <w:rPr>
          <w:b/>
          <w:noProof/>
        </w:rPr>
        <w:t>55</w:t>
      </w:r>
      <w:r w:rsidRPr="007F775B">
        <w:rPr>
          <w:noProof/>
        </w:rPr>
        <w:t>: p. 293-301.</w:t>
      </w:r>
    </w:p>
    <w:p w14:paraId="28B01247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6.</w:t>
      </w:r>
      <w:r w:rsidRPr="007F775B">
        <w:rPr>
          <w:noProof/>
        </w:rPr>
        <w:tab/>
        <w:t xml:space="preserve">Nowack, R.M., </w:t>
      </w:r>
      <w:r w:rsidRPr="007F775B">
        <w:rPr>
          <w:i/>
          <w:noProof/>
        </w:rPr>
        <w:t>Walker’s Mammals of the World</w:t>
      </w:r>
      <w:r w:rsidRPr="007F775B">
        <w:rPr>
          <w:noProof/>
        </w:rPr>
        <w:t>. Vol. Sixth Edition. 1999, Baltimore and London: The Johns Hopkins University Press.</w:t>
      </w:r>
    </w:p>
    <w:p w14:paraId="4765A157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7.</w:t>
      </w:r>
      <w:r w:rsidRPr="007F775B">
        <w:rPr>
          <w:noProof/>
        </w:rPr>
        <w:tab/>
        <w:t xml:space="preserve">Schülke, O. and P.M. Kappeler, </w:t>
      </w:r>
      <w:r w:rsidRPr="007F775B">
        <w:rPr>
          <w:i/>
          <w:noProof/>
        </w:rPr>
        <w:t>So near and yet so far: territorial pairs, but low cohesion in pair partners in a nocturnal lemur, Phaner furcifer.</w:t>
      </w:r>
      <w:r w:rsidRPr="007F775B">
        <w:rPr>
          <w:noProof/>
        </w:rPr>
        <w:t xml:space="preserve"> Animal Behaviour, 2003. </w:t>
      </w:r>
      <w:r w:rsidRPr="007F775B">
        <w:rPr>
          <w:b/>
          <w:noProof/>
        </w:rPr>
        <w:t>65</w:t>
      </w:r>
      <w:r w:rsidRPr="007F775B">
        <w:rPr>
          <w:noProof/>
        </w:rPr>
        <w:t>: p. 331-343.</w:t>
      </w:r>
    </w:p>
    <w:p w14:paraId="3B349594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8.</w:t>
      </w:r>
      <w:r w:rsidRPr="007F775B">
        <w:rPr>
          <w:noProof/>
        </w:rPr>
        <w:tab/>
        <w:t xml:space="preserve">Shülke, O. and J. Ostner, </w:t>
      </w:r>
      <w:r w:rsidRPr="007F775B">
        <w:rPr>
          <w:i/>
          <w:noProof/>
        </w:rPr>
        <w:t>Big times for dwarfs: Social organization, sexual selection, and cooperation in the Cheirogaleidae.</w:t>
      </w:r>
      <w:r w:rsidRPr="007F775B">
        <w:rPr>
          <w:noProof/>
        </w:rPr>
        <w:t xml:space="preserve"> Evolutionary Anthropology, 2005. </w:t>
      </w:r>
      <w:r w:rsidRPr="007F775B">
        <w:rPr>
          <w:b/>
          <w:noProof/>
        </w:rPr>
        <w:t>14</w:t>
      </w:r>
      <w:r w:rsidRPr="007F775B">
        <w:rPr>
          <w:noProof/>
        </w:rPr>
        <w:t>(5): p. 170-185.</w:t>
      </w:r>
    </w:p>
    <w:p w14:paraId="59BB62E6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39.</w:t>
      </w:r>
      <w:r w:rsidRPr="007F775B">
        <w:rPr>
          <w:noProof/>
        </w:rPr>
        <w:tab/>
        <w:t xml:space="preserve">Baden, A.L., </w:t>
      </w:r>
      <w:r w:rsidRPr="007F775B">
        <w:rPr>
          <w:i/>
          <w:noProof/>
        </w:rPr>
        <w:t>A description of nesting behaviors, including factors impacting nest site selection, in black-and-white ruffed lemurs (Varecia variegata).</w:t>
      </w:r>
      <w:r w:rsidRPr="007F775B">
        <w:rPr>
          <w:noProof/>
        </w:rPr>
        <w:t xml:space="preserve"> Ecology and Evolution, 2019. </w:t>
      </w:r>
      <w:r w:rsidRPr="007F775B">
        <w:rPr>
          <w:b/>
          <w:noProof/>
        </w:rPr>
        <w:t>9</w:t>
      </w:r>
      <w:r w:rsidRPr="007F775B">
        <w:rPr>
          <w:noProof/>
        </w:rPr>
        <w:t>: p. 1010-1028.</w:t>
      </w:r>
    </w:p>
    <w:p w14:paraId="68F9E80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0.</w:t>
      </w:r>
      <w:r w:rsidRPr="007F775B">
        <w:rPr>
          <w:noProof/>
        </w:rPr>
        <w:tab/>
        <w:t xml:space="preserve">White, F.J., E.A. Balko, and E.A. Fox, </w:t>
      </w:r>
      <w:r w:rsidRPr="007F775B">
        <w:rPr>
          <w:i/>
          <w:noProof/>
        </w:rPr>
        <w:t>Male Transfer in Captive Ruffed Lemurs, Varecia Variegata Variegata</w:t>
      </w:r>
      <w:r w:rsidRPr="007F775B">
        <w:rPr>
          <w:noProof/>
        </w:rPr>
        <w:t xml:space="preserve">, in </w:t>
      </w:r>
      <w:r w:rsidRPr="007F775B">
        <w:rPr>
          <w:i/>
          <w:noProof/>
        </w:rPr>
        <w:t>Lemur Social Systems and Their Ecological Basis</w:t>
      </w:r>
      <w:r w:rsidRPr="007F775B">
        <w:rPr>
          <w:noProof/>
        </w:rPr>
        <w:t>, P.M. Kappeler and J.U. Ganzhorn, Editors. 1993, Springer US: Boston, MA. p. 41-49.</w:t>
      </w:r>
    </w:p>
    <w:p w14:paraId="5DB89C19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1.</w:t>
      </w:r>
      <w:r w:rsidRPr="007F775B">
        <w:rPr>
          <w:noProof/>
        </w:rPr>
        <w:tab/>
        <w:t xml:space="preserve">Dunn, J.C., et al., </w:t>
      </w:r>
      <w:r w:rsidRPr="007F775B">
        <w:rPr>
          <w:i/>
          <w:noProof/>
        </w:rPr>
        <w:t>Evolutionary trade-off between vocal tract and testes dimensions in howler monkeys.</w:t>
      </w:r>
      <w:r w:rsidRPr="007F775B">
        <w:rPr>
          <w:noProof/>
        </w:rPr>
        <w:t xml:space="preserve"> Current Biology, 2015. </w:t>
      </w:r>
      <w:r w:rsidRPr="007F775B">
        <w:rPr>
          <w:b/>
          <w:noProof/>
        </w:rPr>
        <w:t>25</w:t>
      </w:r>
      <w:r w:rsidRPr="007F775B">
        <w:rPr>
          <w:noProof/>
        </w:rPr>
        <w:t>: p. 2839-2844.</w:t>
      </w:r>
    </w:p>
    <w:p w14:paraId="2DEE2C00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2.</w:t>
      </w:r>
      <w:r w:rsidRPr="007F775B">
        <w:rPr>
          <w:noProof/>
        </w:rPr>
        <w:tab/>
        <w:t xml:space="preserve">Sánchez-Solano, K.G., et al., </w:t>
      </w:r>
      <w:r w:rsidRPr="007F775B">
        <w:rPr>
          <w:i/>
          <w:noProof/>
        </w:rPr>
        <w:t>Visual detection and fruit selection by the  mantled howler monkey (Alouatta palliata).</w:t>
      </w:r>
      <w:r w:rsidRPr="007F775B">
        <w:rPr>
          <w:noProof/>
        </w:rPr>
        <w:t xml:space="preserve"> Am J Primatol, 2020. </w:t>
      </w:r>
      <w:r w:rsidRPr="007F775B">
        <w:rPr>
          <w:b/>
          <w:noProof/>
        </w:rPr>
        <w:t>82</w:t>
      </w:r>
      <w:r w:rsidRPr="007F775B">
        <w:rPr>
          <w:noProof/>
        </w:rPr>
        <w:t>(10): p. 1-11.</w:t>
      </w:r>
    </w:p>
    <w:p w14:paraId="2818CD29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3.</w:t>
      </w:r>
      <w:r w:rsidRPr="007F775B">
        <w:rPr>
          <w:noProof/>
        </w:rPr>
        <w:tab/>
        <w:t xml:space="preserve">Van Belle, S. and J.C. Bicca-Marques, </w:t>
      </w:r>
      <w:r w:rsidRPr="007F775B">
        <w:rPr>
          <w:i/>
          <w:noProof/>
        </w:rPr>
        <w:t>Insights into reproductive strategies and sexual selection in howler monkeys</w:t>
      </w:r>
      <w:r w:rsidRPr="007F775B">
        <w:rPr>
          <w:noProof/>
        </w:rPr>
        <w:t xml:space="preserve">, in </w:t>
      </w:r>
      <w:r w:rsidRPr="007F775B">
        <w:rPr>
          <w:i/>
          <w:noProof/>
        </w:rPr>
        <w:t>Howler Monkeys, Developments in Primatology: Progress and Prospects</w:t>
      </w:r>
      <w:r w:rsidRPr="007F775B">
        <w:rPr>
          <w:noProof/>
        </w:rPr>
        <w:t>, M.M. Kowalewski, Editor. 2015, Springer: New York. p. 57-83.</w:t>
      </w:r>
    </w:p>
    <w:p w14:paraId="764CEBD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4.</w:t>
      </w:r>
      <w:r w:rsidRPr="007F775B">
        <w:rPr>
          <w:noProof/>
        </w:rPr>
        <w:tab/>
        <w:t xml:space="preserve">Brividoro, M.V., et al., </w:t>
      </w:r>
      <w:r w:rsidRPr="007F775B">
        <w:rPr>
          <w:i/>
          <w:noProof/>
        </w:rPr>
        <w:t>The effects of social  factors and kinship on co-sleeping of black and gold howler monkeys (Alouatta caraya).</w:t>
      </w:r>
      <w:r w:rsidRPr="007F775B">
        <w:rPr>
          <w:noProof/>
        </w:rPr>
        <w:t xml:space="preserve"> Int J Primatol, 2021. </w:t>
      </w:r>
      <w:r w:rsidRPr="007F775B">
        <w:rPr>
          <w:b/>
          <w:noProof/>
        </w:rPr>
        <w:t>42</w:t>
      </w:r>
      <w:r w:rsidRPr="007F775B">
        <w:rPr>
          <w:noProof/>
        </w:rPr>
        <w:t>: p. 876-895.</w:t>
      </w:r>
    </w:p>
    <w:p w14:paraId="365F8DE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5.</w:t>
      </w:r>
      <w:r w:rsidRPr="007F775B">
        <w:rPr>
          <w:noProof/>
        </w:rPr>
        <w:tab/>
        <w:t xml:space="preserve">Jacobs, G.H. and J.F. Deegan, 2nd, </w:t>
      </w:r>
      <w:r w:rsidRPr="007F775B">
        <w:rPr>
          <w:i/>
          <w:noProof/>
        </w:rPr>
        <w:t>Cone pigment variations in four genera of New World monkeys.</w:t>
      </w:r>
      <w:r w:rsidRPr="007F775B">
        <w:rPr>
          <w:noProof/>
        </w:rPr>
        <w:t xml:space="preserve"> Vision Res, 2003. </w:t>
      </w:r>
      <w:r w:rsidRPr="007F775B">
        <w:rPr>
          <w:b/>
          <w:noProof/>
        </w:rPr>
        <w:t>43</w:t>
      </w:r>
      <w:r w:rsidRPr="007F775B">
        <w:rPr>
          <w:noProof/>
        </w:rPr>
        <w:t>: p. 227-236.</w:t>
      </w:r>
    </w:p>
    <w:p w14:paraId="148A225E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6.</w:t>
      </w:r>
      <w:r w:rsidRPr="007F775B">
        <w:rPr>
          <w:noProof/>
        </w:rPr>
        <w:tab/>
        <w:t xml:space="preserve">Hunt, D.M., et al., </w:t>
      </w:r>
      <w:r w:rsidRPr="007F775B">
        <w:rPr>
          <w:i/>
          <w:noProof/>
        </w:rPr>
        <w:t>Molecular evolution of trichromacy in primates.</w:t>
      </w:r>
      <w:r w:rsidRPr="007F775B">
        <w:rPr>
          <w:noProof/>
        </w:rPr>
        <w:t xml:space="preserve"> Vision Res, 1998. </w:t>
      </w:r>
      <w:r w:rsidRPr="007F775B">
        <w:rPr>
          <w:b/>
          <w:noProof/>
        </w:rPr>
        <w:t>38</w:t>
      </w:r>
      <w:r w:rsidRPr="007F775B">
        <w:rPr>
          <w:noProof/>
        </w:rPr>
        <w:t>: p. 3299-3306.</w:t>
      </w:r>
    </w:p>
    <w:p w14:paraId="69B166DC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7.</w:t>
      </w:r>
      <w:r w:rsidRPr="007F775B">
        <w:rPr>
          <w:noProof/>
        </w:rPr>
        <w:tab/>
        <w:t xml:space="preserve">Henriques, L.D., et al., </w:t>
      </w:r>
      <w:r w:rsidRPr="007F775B">
        <w:rPr>
          <w:i/>
          <w:noProof/>
        </w:rPr>
        <w:t>Uniform tricromacy in Alouatta caraya and Alouatta seniculus: behavioural and genetic colour vision evaluation.</w:t>
      </w:r>
      <w:r w:rsidRPr="007F775B">
        <w:rPr>
          <w:noProof/>
        </w:rPr>
        <w:t xml:space="preserve"> Frontiers in Zoology, 2021. </w:t>
      </w:r>
      <w:r w:rsidRPr="007F775B">
        <w:rPr>
          <w:b/>
          <w:noProof/>
        </w:rPr>
        <w:t>18</w:t>
      </w:r>
      <w:r w:rsidRPr="007F775B">
        <w:rPr>
          <w:noProof/>
        </w:rPr>
        <w:t>(36): p. 1-10.</w:t>
      </w:r>
    </w:p>
    <w:p w14:paraId="34E17C07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8.</w:t>
      </w:r>
      <w:r w:rsidRPr="007F775B">
        <w:rPr>
          <w:noProof/>
        </w:rPr>
        <w:tab/>
        <w:t xml:space="preserve">Wright, P.C., </w:t>
      </w:r>
      <w:r w:rsidRPr="007F775B">
        <w:rPr>
          <w:i/>
          <w:noProof/>
        </w:rPr>
        <w:t>The costs and benefits of nocturnality of Aotus trivirgatus (the night monkey)</w:t>
      </w:r>
      <w:r w:rsidRPr="007F775B">
        <w:rPr>
          <w:noProof/>
        </w:rPr>
        <w:t xml:space="preserve">, in </w:t>
      </w:r>
      <w:r w:rsidRPr="007F775B">
        <w:rPr>
          <w:i/>
          <w:noProof/>
        </w:rPr>
        <w:t>Anthropology</w:t>
      </w:r>
      <w:r w:rsidRPr="007F775B">
        <w:rPr>
          <w:noProof/>
        </w:rPr>
        <w:t>. 1985, City University of New York: University Microfilms International. p. 343.</w:t>
      </w:r>
    </w:p>
    <w:p w14:paraId="662460E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49.</w:t>
      </w:r>
      <w:r w:rsidRPr="007F775B">
        <w:rPr>
          <w:noProof/>
        </w:rPr>
        <w:tab/>
        <w:t xml:space="preserve">Jacobs, G.H., M. Neitz, and J. Neitz, </w:t>
      </w:r>
      <w:r w:rsidRPr="007F775B">
        <w:rPr>
          <w:i/>
          <w:noProof/>
        </w:rPr>
        <w:t>Mutations in S-cone pigment genes and the absence of colour vision in two species of nocturnal primate.</w:t>
      </w:r>
      <w:r w:rsidRPr="007F775B">
        <w:rPr>
          <w:noProof/>
        </w:rPr>
        <w:t xml:space="preserve"> Proceedings of the Royal Society B: Biological Sciences, 1996. </w:t>
      </w:r>
      <w:r w:rsidRPr="007F775B">
        <w:rPr>
          <w:b/>
          <w:noProof/>
        </w:rPr>
        <w:t>263</w:t>
      </w:r>
      <w:r w:rsidRPr="007F775B">
        <w:rPr>
          <w:noProof/>
        </w:rPr>
        <w:t>(1371): p. 1471-2954.</w:t>
      </w:r>
    </w:p>
    <w:p w14:paraId="4CB2E0CA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lastRenderedPageBreak/>
        <w:t>50.</w:t>
      </w:r>
      <w:r w:rsidRPr="007F775B">
        <w:rPr>
          <w:noProof/>
        </w:rPr>
        <w:tab/>
        <w:t xml:space="preserve">Jacobs, G.H., et al., </w:t>
      </w:r>
      <w:r w:rsidRPr="007F775B">
        <w:rPr>
          <w:i/>
          <w:noProof/>
        </w:rPr>
        <w:t>Photopigments and color vision in the nocturnal monkey, Aotus.</w:t>
      </w:r>
      <w:r w:rsidRPr="007F775B">
        <w:rPr>
          <w:noProof/>
        </w:rPr>
        <w:t xml:space="preserve"> Vision Res, 1993. </w:t>
      </w:r>
      <w:r w:rsidRPr="007F775B">
        <w:rPr>
          <w:b/>
          <w:noProof/>
        </w:rPr>
        <w:t>33</w:t>
      </w:r>
      <w:r w:rsidRPr="007F775B">
        <w:rPr>
          <w:noProof/>
        </w:rPr>
        <w:t>(13): p. 1773-83.</w:t>
      </w:r>
    </w:p>
    <w:p w14:paraId="46C9EF49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1.</w:t>
      </w:r>
      <w:r w:rsidRPr="007F775B">
        <w:rPr>
          <w:noProof/>
        </w:rPr>
        <w:tab/>
        <w:t xml:space="preserve">Wright, P.C., </w:t>
      </w:r>
      <w:r w:rsidRPr="007F775B">
        <w:rPr>
          <w:i/>
          <w:noProof/>
        </w:rPr>
        <w:t>Patterns of paternal care in primates.</w:t>
      </w:r>
      <w:r w:rsidRPr="007F775B">
        <w:rPr>
          <w:noProof/>
        </w:rPr>
        <w:t xml:space="preserve"> Int J Primatol, 1990. </w:t>
      </w:r>
      <w:r w:rsidRPr="007F775B">
        <w:rPr>
          <w:b/>
          <w:noProof/>
        </w:rPr>
        <w:t>11</w:t>
      </w:r>
      <w:r w:rsidRPr="007F775B">
        <w:rPr>
          <w:noProof/>
        </w:rPr>
        <w:t>(2): p. 89-102.</w:t>
      </w:r>
    </w:p>
    <w:p w14:paraId="728AA0D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2.</w:t>
      </w:r>
      <w:r w:rsidRPr="007F775B">
        <w:rPr>
          <w:noProof/>
        </w:rPr>
        <w:tab/>
        <w:t xml:space="preserve">Richard, A.F., </w:t>
      </w:r>
      <w:r w:rsidRPr="007F775B">
        <w:rPr>
          <w:i/>
          <w:noProof/>
        </w:rPr>
        <w:t>A comparative study of the activity patterns and behavior of Alouatta villosa and Ateles geoffroyi.</w:t>
      </w:r>
      <w:r w:rsidRPr="007F775B">
        <w:rPr>
          <w:noProof/>
        </w:rPr>
        <w:t xml:space="preserve"> Folia Primatologica, 1970. </w:t>
      </w:r>
      <w:r w:rsidRPr="007F775B">
        <w:rPr>
          <w:b/>
          <w:noProof/>
        </w:rPr>
        <w:t>12</w:t>
      </w:r>
      <w:r w:rsidRPr="007F775B">
        <w:rPr>
          <w:noProof/>
        </w:rPr>
        <w:t>: p. 241-263.</w:t>
      </w:r>
    </w:p>
    <w:p w14:paraId="1995FE6A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3.</w:t>
      </w:r>
      <w:r w:rsidRPr="007F775B">
        <w:rPr>
          <w:noProof/>
        </w:rPr>
        <w:tab/>
        <w:t xml:space="preserve">Munoz-Delgado, J., et al., </w:t>
      </w:r>
      <w:r w:rsidRPr="007F775B">
        <w:rPr>
          <w:i/>
          <w:noProof/>
        </w:rPr>
        <w:t>Effects of housing conditions and season on the activity rhythm of spider monkeys (Ateles geoffroyi) kept under natural conditions within their distributional range in Central Mexico.</w:t>
      </w:r>
      <w:r w:rsidRPr="007F775B">
        <w:rPr>
          <w:noProof/>
        </w:rPr>
        <w:t xml:space="preserve"> Chronobiology International, 2014. </w:t>
      </w:r>
      <w:r w:rsidRPr="007F775B">
        <w:rPr>
          <w:b/>
          <w:noProof/>
        </w:rPr>
        <w:t>31</w:t>
      </w:r>
      <w:r w:rsidRPr="007F775B">
        <w:rPr>
          <w:noProof/>
        </w:rPr>
        <w:t>(9): p. 983-995.</w:t>
      </w:r>
    </w:p>
    <w:p w14:paraId="583DA7D4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4.</w:t>
      </w:r>
      <w:r w:rsidRPr="007F775B">
        <w:rPr>
          <w:noProof/>
        </w:rPr>
        <w:tab/>
        <w:t xml:space="preserve">Hiramatsu, C., et al., </w:t>
      </w:r>
      <w:r w:rsidRPr="007F775B">
        <w:rPr>
          <w:i/>
          <w:noProof/>
        </w:rPr>
        <w:t>Color-vision polymorphism in wild capuchins (Cebus capucinus) and spider monkeys (Ateles geoffroyi) in Costa Rica.</w:t>
      </w:r>
      <w:r w:rsidRPr="007F775B">
        <w:rPr>
          <w:noProof/>
        </w:rPr>
        <w:t xml:space="preserve"> American Journal  of Primatology, 2005. </w:t>
      </w:r>
      <w:r w:rsidRPr="007F775B">
        <w:rPr>
          <w:b/>
          <w:noProof/>
        </w:rPr>
        <w:t>67</w:t>
      </w:r>
      <w:r w:rsidRPr="007F775B">
        <w:rPr>
          <w:noProof/>
        </w:rPr>
        <w:t>(4): p. 447-461.</w:t>
      </w:r>
    </w:p>
    <w:p w14:paraId="00D4B95D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5.</w:t>
      </w:r>
      <w:r w:rsidRPr="007F775B">
        <w:rPr>
          <w:noProof/>
        </w:rPr>
        <w:tab/>
        <w:t xml:space="preserve">Fedigan, L.M. and M.J. Baxter, </w:t>
      </w:r>
      <w:r w:rsidRPr="007F775B">
        <w:rPr>
          <w:i/>
          <w:noProof/>
        </w:rPr>
        <w:t>Sex differences and social organization in free-ranging spider monkeys (Ateles geoffroyi).</w:t>
      </w:r>
      <w:r w:rsidRPr="007F775B">
        <w:rPr>
          <w:noProof/>
        </w:rPr>
        <w:t xml:space="preserve"> Primates, 1984. </w:t>
      </w:r>
      <w:r w:rsidRPr="007F775B">
        <w:rPr>
          <w:b/>
          <w:noProof/>
        </w:rPr>
        <w:t>25</w:t>
      </w:r>
      <w:r w:rsidRPr="007F775B">
        <w:rPr>
          <w:noProof/>
        </w:rPr>
        <w:t>: p. 279-294.</w:t>
      </w:r>
    </w:p>
    <w:p w14:paraId="0884828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6.</w:t>
      </w:r>
      <w:r w:rsidRPr="007F775B">
        <w:rPr>
          <w:noProof/>
        </w:rPr>
        <w:tab/>
        <w:t xml:space="preserve">Barnett, A.A., et al., </w:t>
      </w:r>
      <w:r w:rsidRPr="007F775B">
        <w:rPr>
          <w:i/>
          <w:noProof/>
        </w:rPr>
        <w:t>Ecology and behavior of uacaris (genus Cacajao)</w:t>
      </w:r>
      <w:r w:rsidRPr="007F775B">
        <w:rPr>
          <w:noProof/>
        </w:rPr>
        <w:t xml:space="preserve">, in </w:t>
      </w:r>
      <w:r w:rsidRPr="007F775B">
        <w:rPr>
          <w:i/>
          <w:noProof/>
        </w:rPr>
        <w:t>Evolutionary Biology and Conservation of Titis, Sakis and Uacaris</w:t>
      </w:r>
      <w:r w:rsidRPr="007F775B">
        <w:rPr>
          <w:noProof/>
        </w:rPr>
        <w:t>, L.M. Veiga, et al., Editors. 2013, Cambridge University Press: Cambridge, Ma. p. 151-172.</w:t>
      </w:r>
    </w:p>
    <w:p w14:paraId="240C0EF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7.</w:t>
      </w:r>
      <w:r w:rsidRPr="007F775B">
        <w:rPr>
          <w:noProof/>
        </w:rPr>
        <w:tab/>
        <w:t xml:space="preserve">Corso, J., et al., </w:t>
      </w:r>
      <w:r w:rsidRPr="007F775B">
        <w:rPr>
          <w:i/>
          <w:noProof/>
        </w:rPr>
        <w:t>Highly polymorphic colour vision in a New World monkey with red facial skin, the bald uakari (Cacajao calvus).</w:t>
      </w:r>
      <w:r w:rsidRPr="007F775B">
        <w:rPr>
          <w:noProof/>
        </w:rPr>
        <w:t xml:space="preserve"> Proceedings of the Royal Society B: Biological Sciences, 2016. </w:t>
      </w:r>
      <w:r w:rsidRPr="007F775B">
        <w:rPr>
          <w:b/>
          <w:noProof/>
        </w:rPr>
        <w:t>283</w:t>
      </w:r>
      <w:r w:rsidRPr="007F775B">
        <w:rPr>
          <w:noProof/>
        </w:rPr>
        <w:t>: p. 1-7.</w:t>
      </w:r>
    </w:p>
    <w:p w14:paraId="7C5E8985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8.</w:t>
      </w:r>
      <w:r w:rsidRPr="007F775B">
        <w:rPr>
          <w:noProof/>
        </w:rPr>
        <w:tab/>
        <w:t xml:space="preserve">Erkert, H.G., </w:t>
      </w:r>
      <w:r w:rsidRPr="007F775B">
        <w:rPr>
          <w:i/>
          <w:noProof/>
        </w:rPr>
        <w:t>Characteristics of the circadian activity rhythm of common marmosets (Callithrix j. jacchus).</w:t>
      </w:r>
      <w:r w:rsidRPr="007F775B">
        <w:rPr>
          <w:noProof/>
        </w:rPr>
        <w:t xml:space="preserve"> Am J Primatol, 1989. </w:t>
      </w:r>
      <w:r w:rsidRPr="007F775B">
        <w:rPr>
          <w:b/>
          <w:noProof/>
        </w:rPr>
        <w:t>17</w:t>
      </w:r>
      <w:r w:rsidRPr="007F775B">
        <w:rPr>
          <w:noProof/>
        </w:rPr>
        <w:t>: p. 271-286.</w:t>
      </w:r>
    </w:p>
    <w:p w14:paraId="5EC9183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59.</w:t>
      </w:r>
      <w:r w:rsidRPr="007F775B">
        <w:rPr>
          <w:noProof/>
        </w:rPr>
        <w:tab/>
        <w:t xml:space="preserve">Surridge, A.K. and N.I. Mundy, </w:t>
      </w:r>
      <w:r w:rsidRPr="007F775B">
        <w:rPr>
          <w:i/>
          <w:noProof/>
        </w:rPr>
        <w:t>Trans-specific evolution of opsin alleles and the maintenance of trichromatic colour vision in Callitrichine primates.</w:t>
      </w:r>
      <w:r w:rsidRPr="007F775B">
        <w:rPr>
          <w:noProof/>
        </w:rPr>
        <w:t xml:space="preserve"> Molecular Ecology, 2002. </w:t>
      </w:r>
      <w:r w:rsidRPr="007F775B">
        <w:rPr>
          <w:b/>
          <w:noProof/>
        </w:rPr>
        <w:t>11</w:t>
      </w:r>
      <w:r w:rsidRPr="007F775B">
        <w:rPr>
          <w:noProof/>
        </w:rPr>
        <w:t>: p. 2157-2169.</w:t>
      </w:r>
    </w:p>
    <w:p w14:paraId="40AF44D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0.</w:t>
      </w:r>
      <w:r w:rsidRPr="007F775B">
        <w:rPr>
          <w:noProof/>
        </w:rPr>
        <w:tab/>
        <w:t xml:space="preserve">Díaz-Muñoz, S., </w:t>
      </w:r>
      <w:r w:rsidRPr="007F775B">
        <w:rPr>
          <w:i/>
          <w:noProof/>
        </w:rPr>
        <w:t>Complex cooperative breeders: using infant care costs to explain variability in callithricine social and reproductive behavior.</w:t>
      </w:r>
      <w:r w:rsidRPr="007F775B">
        <w:rPr>
          <w:noProof/>
        </w:rPr>
        <w:t xml:space="preserve"> American Journal of Primatology, 2016. </w:t>
      </w:r>
      <w:r w:rsidRPr="007F775B">
        <w:rPr>
          <w:b/>
          <w:noProof/>
        </w:rPr>
        <w:t>78</w:t>
      </w:r>
      <w:r w:rsidRPr="007F775B">
        <w:rPr>
          <w:noProof/>
        </w:rPr>
        <w:t>: p. 372-387.</w:t>
      </w:r>
    </w:p>
    <w:p w14:paraId="218C2739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1.</w:t>
      </w:r>
      <w:r w:rsidRPr="007F775B">
        <w:rPr>
          <w:noProof/>
        </w:rPr>
        <w:tab/>
        <w:t xml:space="preserve">Tatersall, G.J., </w:t>
      </w:r>
      <w:r w:rsidRPr="007F775B">
        <w:rPr>
          <w:i/>
          <w:noProof/>
        </w:rPr>
        <w:t>Diurnal changes in metabolic rate in pygmy marmosets: Implications for sleep, torpor, and basal matabolism in primates.</w:t>
      </w:r>
      <w:r w:rsidRPr="007F775B">
        <w:rPr>
          <w:noProof/>
        </w:rPr>
        <w:t xml:space="preserve">, in </w:t>
      </w:r>
      <w:r w:rsidRPr="007F775B">
        <w:rPr>
          <w:i/>
          <w:noProof/>
        </w:rPr>
        <w:t>Living in a Seasonal World</w:t>
      </w:r>
      <w:r w:rsidRPr="007F775B">
        <w:rPr>
          <w:noProof/>
        </w:rPr>
        <w:t>, T. Ruf, et al., Editors. 2012, Springer: Berlin. p. 471-480.</w:t>
      </w:r>
    </w:p>
    <w:p w14:paraId="610F4312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2.</w:t>
      </w:r>
      <w:r w:rsidRPr="007F775B">
        <w:rPr>
          <w:noProof/>
        </w:rPr>
        <w:tab/>
        <w:t xml:space="preserve">Torres-Farfan, C., et al., </w:t>
      </w:r>
      <w:r w:rsidRPr="007F775B">
        <w:rPr>
          <w:i/>
          <w:noProof/>
        </w:rPr>
        <w:t>Circadian  cortisol secretion and circadian adrenal  response to ACTH are maintained in dexamethasone suppressed capuchin monkeys (Cebus apella).</w:t>
      </w:r>
      <w:r w:rsidRPr="007F775B">
        <w:rPr>
          <w:noProof/>
        </w:rPr>
        <w:t xml:space="preserve"> Am J Primatol, 2008. </w:t>
      </w:r>
      <w:r w:rsidRPr="007F775B">
        <w:rPr>
          <w:b/>
          <w:noProof/>
        </w:rPr>
        <w:t>70</w:t>
      </w:r>
      <w:r w:rsidRPr="007F775B">
        <w:rPr>
          <w:noProof/>
        </w:rPr>
        <w:t>: p. 93-100.</w:t>
      </w:r>
    </w:p>
    <w:p w14:paraId="436B5E66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3.</w:t>
      </w:r>
      <w:r w:rsidRPr="007F775B">
        <w:rPr>
          <w:noProof/>
        </w:rPr>
        <w:tab/>
        <w:t xml:space="preserve">Carosi, M., G.S. Linn, and E. Visalberghi, </w:t>
      </w:r>
      <w:r w:rsidRPr="007F775B">
        <w:rPr>
          <w:i/>
          <w:noProof/>
        </w:rPr>
        <w:t>The sexual behavior and breeding system of tufted capuchin monkeys (Cebus apella).</w:t>
      </w:r>
      <w:r w:rsidRPr="007F775B">
        <w:rPr>
          <w:noProof/>
        </w:rPr>
        <w:t xml:space="preserve"> Advances in the Study of Behavior, 2005. </w:t>
      </w:r>
      <w:r w:rsidRPr="007F775B">
        <w:rPr>
          <w:b/>
          <w:noProof/>
        </w:rPr>
        <w:t>35</w:t>
      </w:r>
      <w:r w:rsidRPr="007F775B">
        <w:rPr>
          <w:noProof/>
        </w:rPr>
        <w:t>: p. 105-149.</w:t>
      </w:r>
    </w:p>
    <w:p w14:paraId="74186E09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4.</w:t>
      </w:r>
      <w:r w:rsidRPr="007F775B">
        <w:rPr>
          <w:noProof/>
        </w:rPr>
        <w:tab/>
        <w:t xml:space="preserve">Kleiman, D.G., </w:t>
      </w:r>
      <w:r w:rsidRPr="007F775B">
        <w:rPr>
          <w:i/>
          <w:noProof/>
        </w:rPr>
        <w:t>Leontopithecus rosalia.</w:t>
      </w:r>
      <w:r w:rsidRPr="007F775B">
        <w:rPr>
          <w:noProof/>
        </w:rPr>
        <w:t xml:space="preserve"> Mammalian Species, 1981(148): p. 1-7.</w:t>
      </w:r>
    </w:p>
    <w:p w14:paraId="78030028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5.</w:t>
      </w:r>
      <w:r w:rsidRPr="007F775B">
        <w:rPr>
          <w:noProof/>
        </w:rPr>
        <w:tab/>
        <w:t xml:space="preserve">Henry, M.D., et al., </w:t>
      </w:r>
      <w:r w:rsidRPr="007F775B">
        <w:rPr>
          <w:i/>
          <w:noProof/>
        </w:rPr>
        <w:t>High rates of pregnancy loss by subordinates leads to high reproductive skew in wild golden lion tamarins (Leontopithecus rosalia).</w:t>
      </w:r>
      <w:r w:rsidRPr="007F775B">
        <w:rPr>
          <w:noProof/>
        </w:rPr>
        <w:t xml:space="preserve"> Hormones and Behavior, 2013. </w:t>
      </w:r>
      <w:r w:rsidRPr="007F775B">
        <w:rPr>
          <w:b/>
          <w:noProof/>
        </w:rPr>
        <w:t>63</w:t>
      </w:r>
      <w:r w:rsidRPr="007F775B">
        <w:rPr>
          <w:noProof/>
        </w:rPr>
        <w:t>: p. 675-683.</w:t>
      </w:r>
    </w:p>
    <w:p w14:paraId="31F65CE0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lastRenderedPageBreak/>
        <w:t>66.</w:t>
      </w:r>
      <w:r w:rsidRPr="007F775B">
        <w:rPr>
          <w:noProof/>
        </w:rPr>
        <w:tab/>
        <w:t xml:space="preserve">Oliveira, J.M.S., et al., </w:t>
      </w:r>
      <w:r w:rsidRPr="007F775B">
        <w:rPr>
          <w:i/>
          <w:noProof/>
        </w:rPr>
        <w:t>Preliminary notes on the ecology and behavior of the Guianan Saki (Pithecia pithecia, Linnaeus 1766; Cebidae, Primate).</w:t>
      </w:r>
      <w:r w:rsidRPr="007F775B">
        <w:rPr>
          <w:noProof/>
        </w:rPr>
        <w:t xml:space="preserve"> Acta Amazonica, 1985. </w:t>
      </w:r>
      <w:r w:rsidRPr="007F775B">
        <w:rPr>
          <w:b/>
          <w:noProof/>
        </w:rPr>
        <w:t>15</w:t>
      </w:r>
      <w:r w:rsidRPr="007F775B">
        <w:rPr>
          <w:noProof/>
        </w:rPr>
        <w:t>: p. 249-264.</w:t>
      </w:r>
    </w:p>
    <w:p w14:paraId="0E45B38B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7.</w:t>
      </w:r>
      <w:r w:rsidRPr="007F775B">
        <w:rPr>
          <w:noProof/>
        </w:rPr>
        <w:tab/>
        <w:t xml:space="preserve">Thompson, C.L., </w:t>
      </w:r>
      <w:r w:rsidRPr="007F775B">
        <w:rPr>
          <w:i/>
          <w:noProof/>
        </w:rPr>
        <w:t>To pair or not to pair: sources of social variability with white-faced saki monkey (Pithecia pithecia) as a case study.</w:t>
      </w:r>
      <w:r w:rsidRPr="007F775B">
        <w:rPr>
          <w:noProof/>
        </w:rPr>
        <w:t xml:space="preserve"> American Journal  of Primatology, 2016. </w:t>
      </w:r>
      <w:r w:rsidRPr="007F775B">
        <w:rPr>
          <w:b/>
          <w:noProof/>
        </w:rPr>
        <w:t>78</w:t>
      </w:r>
      <w:r w:rsidRPr="007F775B">
        <w:rPr>
          <w:noProof/>
        </w:rPr>
        <w:t>: p. 561-572.</w:t>
      </w:r>
    </w:p>
    <w:p w14:paraId="1A5125C0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8.</w:t>
      </w:r>
      <w:r w:rsidRPr="007F775B">
        <w:rPr>
          <w:noProof/>
        </w:rPr>
        <w:tab/>
        <w:t xml:space="preserve">Boubli, J.P., et al., </w:t>
      </w:r>
      <w:r w:rsidRPr="007F775B">
        <w:rPr>
          <w:i/>
          <w:noProof/>
        </w:rPr>
        <w:t>Spatial and temporal patterns of diversification on the Amazon: A test of the riverine hypothesis for all diurnal primates of Rio Negro and Rio Branco in Brazil.</w:t>
      </w:r>
      <w:r w:rsidRPr="007F775B">
        <w:rPr>
          <w:noProof/>
        </w:rPr>
        <w:t xml:space="preserve"> Molecular Phylogenetics and Evolution, 2015. </w:t>
      </w:r>
      <w:r w:rsidRPr="007F775B">
        <w:rPr>
          <w:b/>
          <w:noProof/>
        </w:rPr>
        <w:t>82</w:t>
      </w:r>
      <w:r w:rsidRPr="007F775B">
        <w:rPr>
          <w:noProof/>
        </w:rPr>
        <w:t>: p. 400-412.</w:t>
      </w:r>
    </w:p>
    <w:p w14:paraId="41A2453E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69.</w:t>
      </w:r>
      <w:r w:rsidRPr="007F775B">
        <w:rPr>
          <w:noProof/>
        </w:rPr>
        <w:tab/>
        <w:t xml:space="preserve">Cropp, S., S. Boinski, and W.-H. Li, </w:t>
      </w:r>
      <w:r w:rsidRPr="007F775B">
        <w:rPr>
          <w:i/>
          <w:noProof/>
        </w:rPr>
        <w:t>Allelic variation in the squirrel monkey X-linked color vision gene: biogeographical and behavioral correlates.</w:t>
      </w:r>
      <w:r w:rsidRPr="007F775B">
        <w:rPr>
          <w:noProof/>
        </w:rPr>
        <w:t xml:space="preserve"> Journal of Molecular Evolution, 2002. </w:t>
      </w:r>
      <w:r w:rsidRPr="007F775B">
        <w:rPr>
          <w:b/>
          <w:noProof/>
        </w:rPr>
        <w:t>54</w:t>
      </w:r>
      <w:r w:rsidRPr="007F775B">
        <w:rPr>
          <w:noProof/>
        </w:rPr>
        <w:t>: p. 734-745.</w:t>
      </w:r>
    </w:p>
    <w:p w14:paraId="0BBA43C1" w14:textId="77777777" w:rsidR="007F775B" w:rsidRPr="007F775B" w:rsidRDefault="007F775B" w:rsidP="007F775B">
      <w:pPr>
        <w:pStyle w:val="EndNoteBibliography"/>
        <w:ind w:left="720" w:hanging="720"/>
        <w:rPr>
          <w:noProof/>
        </w:rPr>
      </w:pPr>
      <w:r w:rsidRPr="007F775B">
        <w:rPr>
          <w:noProof/>
        </w:rPr>
        <w:t>70.</w:t>
      </w:r>
      <w:r w:rsidRPr="007F775B">
        <w:rPr>
          <w:noProof/>
        </w:rPr>
        <w:tab/>
        <w:t xml:space="preserve">Stone, A., </w:t>
      </w:r>
      <w:r w:rsidRPr="007F775B">
        <w:rPr>
          <w:i/>
          <w:noProof/>
        </w:rPr>
        <w:t>Is fatter sexier? Reproductive strategies of male squirrel monkeys (Saimiri sciureus).</w:t>
      </w:r>
      <w:r w:rsidRPr="007F775B">
        <w:rPr>
          <w:noProof/>
        </w:rPr>
        <w:t xml:space="preserve"> Int J Primatol, 2014. </w:t>
      </w:r>
      <w:r w:rsidRPr="007F775B">
        <w:rPr>
          <w:b/>
          <w:noProof/>
        </w:rPr>
        <w:t>35</w:t>
      </w:r>
      <w:r w:rsidRPr="007F775B">
        <w:rPr>
          <w:noProof/>
        </w:rPr>
        <w:t>: p. 628-642.</w:t>
      </w:r>
    </w:p>
    <w:p w14:paraId="7A74E807" w14:textId="0947349E" w:rsidR="003C7585" w:rsidRPr="00A266AD" w:rsidRDefault="00E15755">
      <w:pPr>
        <w:rPr>
          <w:rFonts w:ascii="Times New Roman" w:hAnsi="Times New Roman" w:cs="Times New Roman"/>
          <w:sz w:val="20"/>
          <w:szCs w:val="20"/>
        </w:rPr>
      </w:pPr>
      <w:r w:rsidRPr="00A266AD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3C7585" w:rsidRPr="00A266AD" w:rsidSect="00E9266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BB17E44" w14:textId="77777777" w:rsidR="00CB6223" w:rsidRDefault="00CB6223" w:rsidP="008A3260">
      <w:r>
        <w:separator/>
      </w:r>
    </w:p>
  </w:endnote>
  <w:endnote w:type="continuationSeparator" w:id="0">
    <w:p w14:paraId="7A18E253" w14:textId="77777777" w:rsidR="00CB6223" w:rsidRDefault="00CB6223" w:rsidP="008A326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6C1AE03" w14:textId="77777777" w:rsidR="00CB6223" w:rsidRDefault="00CB6223" w:rsidP="008A3260">
      <w:r>
        <w:separator/>
      </w:r>
    </w:p>
  </w:footnote>
  <w:footnote w:type="continuationSeparator" w:id="0">
    <w:p w14:paraId="344807FB" w14:textId="77777777" w:rsidR="00CB6223" w:rsidRDefault="00CB6223" w:rsidP="008A326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e2ztaw8d0rs7ezrs6pes2dre2tzwe2wxr9&quot;&gt;VNG_socioecol_variables&lt;record-ids&gt;&lt;item&gt;23&lt;/item&gt;&lt;item&gt;55&lt;/item&gt;&lt;item&gt;79&lt;/item&gt;&lt;item&gt;81&lt;/item&gt;&lt;item&gt;103&lt;/item&gt;&lt;item&gt;104&lt;/item&gt;&lt;item&gt;106&lt;/item&gt;&lt;item&gt;110&lt;/item&gt;&lt;item&gt;112&lt;/item&gt;&lt;item&gt;115&lt;/item&gt;&lt;item&gt;123&lt;/item&gt;&lt;item&gt;124&lt;/item&gt;&lt;item&gt;126&lt;/item&gt;&lt;item&gt;139&lt;/item&gt;&lt;item&gt;141&lt;/item&gt;&lt;item&gt;142&lt;/item&gt;&lt;item&gt;143&lt;/item&gt;&lt;item&gt;144&lt;/item&gt;&lt;item&gt;145&lt;/item&gt;&lt;item&gt;147&lt;/item&gt;&lt;item&gt;150&lt;/item&gt;&lt;item&gt;152&lt;/item&gt;&lt;item&gt;156&lt;/item&gt;&lt;item&gt;157&lt;/item&gt;&lt;item&gt;158&lt;/item&gt;&lt;item&gt;161&lt;/item&gt;&lt;item&gt;169&lt;/item&gt;&lt;item&gt;171&lt;/item&gt;&lt;item&gt;176&lt;/item&gt;&lt;item&gt;177&lt;/item&gt;&lt;item&gt;179&lt;/item&gt;&lt;item&gt;180&lt;/item&gt;&lt;item&gt;184&lt;/item&gt;&lt;item&gt;187&lt;/item&gt;&lt;item&gt;188&lt;/item&gt;&lt;item&gt;189&lt;/item&gt;&lt;item&gt;190&lt;/item&gt;&lt;item&gt;194&lt;/item&gt;&lt;item&gt;197&lt;/item&gt;&lt;item&gt;198&lt;/item&gt;&lt;item&gt;199&lt;/item&gt;&lt;item&gt;205&lt;/item&gt;&lt;item&gt;206&lt;/item&gt;&lt;item&gt;208&lt;/item&gt;&lt;item&gt;209&lt;/item&gt;&lt;item&gt;210&lt;/item&gt;&lt;item&gt;211&lt;/item&gt;&lt;item&gt;213&lt;/item&gt;&lt;item&gt;223&lt;/item&gt;&lt;item&gt;225&lt;/item&gt;&lt;item&gt;226&lt;/item&gt;&lt;item&gt;229&lt;/item&gt;&lt;item&gt;230&lt;/item&gt;&lt;item&gt;231&lt;/item&gt;&lt;item&gt;232&lt;/item&gt;&lt;item&gt;233&lt;/item&gt;&lt;item&gt;234&lt;/item&gt;&lt;item&gt;235&lt;/item&gt;&lt;item&gt;244&lt;/item&gt;&lt;item&gt;262&lt;/item&gt;&lt;item&gt;284&lt;/item&gt;&lt;item&gt;301&lt;/item&gt;&lt;item&gt;303&lt;/item&gt;&lt;item&gt;321&lt;/item&gt;&lt;item&gt;322&lt;/item&gt;&lt;item&gt;323&lt;/item&gt;&lt;item&gt;324&lt;/item&gt;&lt;item&gt;326&lt;/item&gt;&lt;item&gt;327&lt;/item&gt;&lt;item&gt;328&lt;/item&gt;&lt;/record-ids&gt;&lt;/item&gt;&lt;/Libraries&gt;"/>
  </w:docVars>
  <w:rsids>
    <w:rsidRoot w:val="00E15755"/>
    <w:rsid w:val="00005036"/>
    <w:rsid w:val="00067DAC"/>
    <w:rsid w:val="00085983"/>
    <w:rsid w:val="00086A8C"/>
    <w:rsid w:val="000D27A5"/>
    <w:rsid w:val="0015313D"/>
    <w:rsid w:val="00177ABF"/>
    <w:rsid w:val="00201EEC"/>
    <w:rsid w:val="00206A39"/>
    <w:rsid w:val="002130E2"/>
    <w:rsid w:val="00245F74"/>
    <w:rsid w:val="00275851"/>
    <w:rsid w:val="0028087A"/>
    <w:rsid w:val="002F0699"/>
    <w:rsid w:val="00321AA7"/>
    <w:rsid w:val="00323CBC"/>
    <w:rsid w:val="003B7753"/>
    <w:rsid w:val="003C0DB4"/>
    <w:rsid w:val="003C7585"/>
    <w:rsid w:val="003D28E2"/>
    <w:rsid w:val="00410B4C"/>
    <w:rsid w:val="004221F3"/>
    <w:rsid w:val="00425EBB"/>
    <w:rsid w:val="00467B2A"/>
    <w:rsid w:val="004733C9"/>
    <w:rsid w:val="00485A2F"/>
    <w:rsid w:val="004861F9"/>
    <w:rsid w:val="00493B30"/>
    <w:rsid w:val="004B43EA"/>
    <w:rsid w:val="0053561F"/>
    <w:rsid w:val="005434F4"/>
    <w:rsid w:val="005E44D9"/>
    <w:rsid w:val="005E6EE2"/>
    <w:rsid w:val="006257DF"/>
    <w:rsid w:val="00627425"/>
    <w:rsid w:val="00660BA2"/>
    <w:rsid w:val="00673C42"/>
    <w:rsid w:val="006A11BC"/>
    <w:rsid w:val="006C0A9A"/>
    <w:rsid w:val="006F7034"/>
    <w:rsid w:val="00716D7E"/>
    <w:rsid w:val="00727815"/>
    <w:rsid w:val="00734988"/>
    <w:rsid w:val="00741833"/>
    <w:rsid w:val="00747623"/>
    <w:rsid w:val="007642E6"/>
    <w:rsid w:val="007A7F39"/>
    <w:rsid w:val="007D4977"/>
    <w:rsid w:val="007E0CA6"/>
    <w:rsid w:val="007F775B"/>
    <w:rsid w:val="00814169"/>
    <w:rsid w:val="00855C21"/>
    <w:rsid w:val="00874453"/>
    <w:rsid w:val="008A3260"/>
    <w:rsid w:val="008A76D1"/>
    <w:rsid w:val="008C79F8"/>
    <w:rsid w:val="008E3396"/>
    <w:rsid w:val="008F6F34"/>
    <w:rsid w:val="00984752"/>
    <w:rsid w:val="009E1D6E"/>
    <w:rsid w:val="009F1866"/>
    <w:rsid w:val="00A018D0"/>
    <w:rsid w:val="00A16D13"/>
    <w:rsid w:val="00A25C41"/>
    <w:rsid w:val="00A266AD"/>
    <w:rsid w:val="00A26FCA"/>
    <w:rsid w:val="00AC5CD7"/>
    <w:rsid w:val="00AC6EA8"/>
    <w:rsid w:val="00AD19E2"/>
    <w:rsid w:val="00B44AE6"/>
    <w:rsid w:val="00B551AC"/>
    <w:rsid w:val="00B556A9"/>
    <w:rsid w:val="00B623FE"/>
    <w:rsid w:val="00B66239"/>
    <w:rsid w:val="00BA0491"/>
    <w:rsid w:val="00BC3E2A"/>
    <w:rsid w:val="00C05AF8"/>
    <w:rsid w:val="00C05B32"/>
    <w:rsid w:val="00C55C75"/>
    <w:rsid w:val="00C661B7"/>
    <w:rsid w:val="00C66DC0"/>
    <w:rsid w:val="00C7223C"/>
    <w:rsid w:val="00C97F38"/>
    <w:rsid w:val="00CB232A"/>
    <w:rsid w:val="00CB6223"/>
    <w:rsid w:val="00CC35BF"/>
    <w:rsid w:val="00CD22EC"/>
    <w:rsid w:val="00CD5979"/>
    <w:rsid w:val="00CE1AA7"/>
    <w:rsid w:val="00D07D8E"/>
    <w:rsid w:val="00D12D97"/>
    <w:rsid w:val="00D20688"/>
    <w:rsid w:val="00D2337D"/>
    <w:rsid w:val="00D24771"/>
    <w:rsid w:val="00D3153A"/>
    <w:rsid w:val="00D32700"/>
    <w:rsid w:val="00D4062E"/>
    <w:rsid w:val="00D8477A"/>
    <w:rsid w:val="00DC3101"/>
    <w:rsid w:val="00DD6AB5"/>
    <w:rsid w:val="00E0344A"/>
    <w:rsid w:val="00E03FAE"/>
    <w:rsid w:val="00E15755"/>
    <w:rsid w:val="00E166F5"/>
    <w:rsid w:val="00E233A8"/>
    <w:rsid w:val="00E5373A"/>
    <w:rsid w:val="00E72395"/>
    <w:rsid w:val="00E92661"/>
    <w:rsid w:val="00E936D6"/>
    <w:rsid w:val="00EF7291"/>
    <w:rsid w:val="00EF78AF"/>
    <w:rsid w:val="00F06EF1"/>
    <w:rsid w:val="00F167FD"/>
    <w:rsid w:val="00F25CC2"/>
    <w:rsid w:val="00F4688E"/>
    <w:rsid w:val="00F96935"/>
    <w:rsid w:val="00FA3C95"/>
    <w:rsid w:val="00FE58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C0C8FD"/>
  <w15:chartTrackingRefBased/>
  <w15:docId w15:val="{1A5E46C5-38A8-C840-B517-32CC6A68A3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15755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1575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15755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15755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15755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15755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15755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15755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15755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75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1575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15755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15755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15755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15755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15755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15755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15755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15755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1575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15755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15755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1575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15755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15755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15755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1575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15755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15755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E15755"/>
    <w:pPr>
      <w:jc w:val="center"/>
    </w:pPr>
    <w:rPr>
      <w:rFonts w:ascii="Aptos" w:hAnsi="Apto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5755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E15755"/>
    <w:rPr>
      <w:rFonts w:ascii="Aptos" w:hAnsi="Aptos"/>
    </w:rPr>
  </w:style>
  <w:style w:type="character" w:customStyle="1" w:styleId="EndNoteBibliographyChar">
    <w:name w:val="EndNote Bibliography Char"/>
    <w:basedOn w:val="DefaultParagraphFont"/>
    <w:link w:val="EndNoteBibliography"/>
    <w:rsid w:val="00E15755"/>
    <w:rPr>
      <w:rFonts w:ascii="Aptos" w:hAnsi="Aptos"/>
    </w:rPr>
  </w:style>
  <w:style w:type="paragraph" w:styleId="Header">
    <w:name w:val="header"/>
    <w:basedOn w:val="Normal"/>
    <w:link w:val="HeaderChar"/>
    <w:uiPriority w:val="99"/>
    <w:unhideWhenUsed/>
    <w:rsid w:val="008A326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A3260"/>
  </w:style>
  <w:style w:type="paragraph" w:styleId="Footer">
    <w:name w:val="footer"/>
    <w:basedOn w:val="Normal"/>
    <w:link w:val="FooterChar"/>
    <w:uiPriority w:val="99"/>
    <w:unhideWhenUsed/>
    <w:rsid w:val="008A326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A326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69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4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99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1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15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53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18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09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3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7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9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6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403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3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07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99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9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1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76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63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6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70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86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1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27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98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8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055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03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24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9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4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53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260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4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8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41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1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07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5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17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9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79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86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23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2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58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1</TotalTime>
  <Pages>7</Pages>
  <Words>23159</Words>
  <Characters>132012</Characters>
  <Application>Microsoft Office Word</Application>
  <DocSecurity>0</DocSecurity>
  <Lines>1100</Lines>
  <Paragraphs>3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 Garrett</dc:creator>
  <cp:keywords/>
  <dc:description/>
  <cp:lastModifiedBy>Eva Garrett</cp:lastModifiedBy>
  <cp:revision>3</cp:revision>
  <dcterms:created xsi:type="dcterms:W3CDTF">2024-08-16T19:55:00Z</dcterms:created>
  <dcterms:modified xsi:type="dcterms:W3CDTF">2024-08-20T18:06:00Z</dcterms:modified>
</cp:coreProperties>
</file>